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420672" behindDoc="1" locked="0" layoutInCell="1" allowOverlap="1" wp14:anchorId="65A89F78" wp14:editId="7607B3A3">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5556DF"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5556DF"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5556DF"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5556DF"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5556DF"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4F0E996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w:t>
      </w:r>
      <w:r w:rsidR="00650275" w:rsidRPr="00D843E0">
        <w:rPr>
          <w:szCs w:val="24"/>
        </w:rPr>
        <w:t>see</w:t>
      </w:r>
      <w:r w:rsidR="00D843E0" w:rsidRPr="00D843E0">
        <w:rPr>
          <w:szCs w:val="24"/>
        </w:rPr>
        <w:t xml:space="preserve"> </w:t>
      </w:r>
      <w:r w:rsidR="00D843E0" w:rsidRPr="00D843E0">
        <w:rPr>
          <w:szCs w:val="24"/>
        </w:rPr>
        <w:fldChar w:fldCharType="begin"/>
      </w:r>
      <w:r w:rsidR="00D843E0" w:rsidRPr="00D843E0">
        <w:rPr>
          <w:szCs w:val="24"/>
        </w:rPr>
        <w:instrText xml:space="preserve"> REF _Ref483786066 \h </w:instrText>
      </w:r>
      <w:r w:rsidR="00D843E0">
        <w:rPr>
          <w:szCs w:val="24"/>
        </w:rPr>
        <w:instrText xml:space="preserve"> \* MERGEFORMAT </w:instrText>
      </w:r>
      <w:r w:rsidR="00CC06D1">
        <w:rPr>
          <w:szCs w:val="24"/>
        </w:rPr>
        <w:instrText>\* lower</w:instrText>
      </w:r>
      <w:r w:rsidR="00D843E0" w:rsidRPr="00D843E0">
        <w:rPr>
          <w:szCs w:val="24"/>
        </w:rPr>
      </w:r>
      <w:r w:rsidR="00D843E0" w:rsidRPr="00D843E0">
        <w:rPr>
          <w:szCs w:val="24"/>
        </w:rPr>
        <w:fldChar w:fldCharType="separate"/>
      </w:r>
      <w:r w:rsidR="00374A94">
        <w:rPr>
          <w:b/>
          <w:bCs/>
          <w:szCs w:val="24"/>
        </w:rPr>
        <w:t>Error! Unknown switch argument.</w:t>
      </w:r>
      <w:r w:rsidR="00D843E0" w:rsidRPr="00D843E0">
        <w:rPr>
          <w:szCs w:val="24"/>
        </w:rPr>
        <w:fldChar w:fldCharType="end"/>
      </w:r>
      <w:r w:rsidR="00650275">
        <w:rPr>
          <w:szCs w:val="24"/>
        </w:rPr>
        <w:t>)</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422720" behindDoc="1" locked="0" layoutInCell="1" allowOverlap="1" wp14:anchorId="65E25F7F" wp14:editId="20836A74">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2ADB0E9B" w:rsidR="005556DF" w:rsidRDefault="005556DF" w:rsidP="00FC734F">
                              <w:pPr>
                                <w:pStyle w:val="NormalWeb"/>
                                <w:spacing w:before="0" w:beforeAutospacing="0" w:after="0" w:afterAutospacing="0"/>
                              </w:pPr>
                              <w:bookmarkStart w:id="1"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374A94">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1"/>
                              <w:r>
                                <w:rPr>
                                  <w:rFonts w:eastAsia="Times New Roman" w:cstheme="minorBidi"/>
                                  <w:color w:val="000000"/>
                                  <w:kern w:val="24"/>
                                  <w:sz w:val="20"/>
                                  <w:szCs w:val="20"/>
                                </w:rPr>
                                <w:t>.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893760;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2ADB0E9B" w:rsidR="005556DF" w:rsidRDefault="005556DF" w:rsidP="00FC734F">
                        <w:pPr>
                          <w:pStyle w:val="NormalWeb"/>
                          <w:spacing w:before="0" w:beforeAutospacing="0" w:after="0" w:afterAutospacing="0"/>
                        </w:pPr>
                        <w:bookmarkStart w:id="2"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374A94">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2"/>
                        <w:r>
                          <w:rPr>
                            <w:rFonts w:eastAsia="Times New Roman" w:cstheme="minorBidi"/>
                            <w:color w:val="000000"/>
                            <w:kern w:val="24"/>
                            <w:sz w:val="20"/>
                            <w:szCs w:val="20"/>
                          </w:rPr>
                          <w:t>.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5556DF"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418624" behindDoc="0" locked="0" layoutInCell="1" allowOverlap="1" wp14:anchorId="7BE29769" wp14:editId="6C97AFE4">
                <wp:simplePos x="0" y="0"/>
                <wp:positionH relativeFrom="margin">
                  <wp:posOffset>2791460</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239F23CC"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8pt;margin-top:8.9pt;width:246.15pt;height:219.75pt;z-index:251418624;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vpNMIu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">
                  <v:imagedata r:id="rId12" o:title="A close up of a map&#10;&#10;Description generated with high confidence" cropbottom="7540f" cropright="8298f"/>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239F23CC"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260A4328"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C06D1">
        <w:rPr>
          <w:rFonts w:eastAsiaTheme="minorEastAsia"/>
        </w:rPr>
        <w:t>A derivation of the</w:t>
      </w:r>
      <w:r w:rsidR="00CC06D1">
        <w:t xml:space="preserve"> Alfvén can be seen in Appendix A.</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077630A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w:lastRenderedPageBreak/>
        <mc:AlternateContent>
          <mc:Choice Requires="wpg">
            <w:drawing>
              <wp:anchor distT="0" distB="0" distL="114300" distR="114300" simplePos="0" relativeHeight="251435008" behindDoc="0" locked="0" layoutInCell="1" allowOverlap="1" wp14:anchorId="5C3518C2" wp14:editId="1243B02C">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7B49D0FA" w:rsidR="005556DF" w:rsidRDefault="005556DF" w:rsidP="005538DE">
                                <w:pPr>
                                  <w:pStyle w:val="NormalWeb"/>
                                  <w:spacing w:before="0" w:beforeAutospacing="0" w:after="0" w:afterAutospacing="0"/>
                                </w:pPr>
                                <w:bookmarkStart w:id="3"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3</w:t>
                                </w:r>
                                <w:r>
                                  <w:rPr>
                                    <w:color w:val="000000" w:themeColor="text1"/>
                                    <w:kern w:val="24"/>
                                    <w:sz w:val="20"/>
                                    <w:szCs w:val="20"/>
                                  </w:rPr>
                                  <w:fldChar w:fldCharType="end"/>
                                </w:r>
                                <w:bookmarkEnd w:id="3"/>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435008"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7B49D0FA" w:rsidR="005556DF" w:rsidRDefault="005556DF" w:rsidP="005538DE">
                          <w:pPr>
                            <w:pStyle w:val="NormalWeb"/>
                            <w:spacing w:before="0" w:beforeAutospacing="0" w:after="0" w:afterAutospacing="0"/>
                          </w:pPr>
                          <w:bookmarkStart w:id="4"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3</w:t>
                          </w:r>
                          <w:r>
                            <w:rPr>
                              <w:color w:val="000000" w:themeColor="text1"/>
                              <w:kern w:val="24"/>
                              <w:sz w:val="20"/>
                              <w:szCs w:val="20"/>
                            </w:rPr>
                            <w:fldChar w:fldCharType="end"/>
                          </w:r>
                          <w:bookmarkEnd w:id="4"/>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6D3AE886"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w:t>
      </w:r>
      <w:r w:rsidR="00CC06D1">
        <w:t>h other particles by collisions</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74428817" w14:textId="4F0F6119" w:rsidR="00A44C22" w:rsidRPr="00D35FCA" w:rsidRDefault="002D7913" w:rsidP="00D35FCA">
      <w:pPr>
        <w:pStyle w:val="Body"/>
        <w:rPr>
          <w:rFonts w:eastAsiaTheme="minorEastAsia"/>
        </w:rPr>
      </w:pPr>
      <w:r>
        <w:rPr>
          <w:rFonts w:eastAsiaTheme="minorEastAsia"/>
          <w:noProof/>
        </w:rPr>
        <w:lastRenderedPageBreak/>
        <mc:AlternateContent>
          <mc:Choice Requires="wpg">
            <w:drawing>
              <wp:anchor distT="0" distB="0" distL="114300" distR="114300" simplePos="0" relativeHeight="251428864" behindDoc="0" locked="0" layoutInCell="1" allowOverlap="1" wp14:anchorId="1BA30704" wp14:editId="49CA42A7">
                <wp:simplePos x="0" y="0"/>
                <wp:positionH relativeFrom="column">
                  <wp:posOffset>2821737</wp:posOffset>
                </wp:positionH>
                <wp:positionV relativeFrom="paragraph">
                  <wp:posOffset>2805</wp:posOffset>
                </wp:positionV>
                <wp:extent cx="3487533" cy="153035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356"/>
                          <a:chOff x="0" y="0"/>
                          <a:chExt cx="3487533" cy="1530356"/>
                        </a:xfrm>
                      </wpg:grpSpPr>
                      <wps:wsp>
                        <wps:cNvPr id="32" name="TextBox 15"/>
                        <wps:cNvSpPr txBox="1"/>
                        <wps:spPr>
                          <a:xfrm>
                            <a:off x="0" y="1292866"/>
                            <a:ext cx="3425825" cy="237490"/>
                          </a:xfrm>
                          <a:prstGeom prst="rect">
                            <a:avLst/>
                          </a:prstGeom>
                          <a:noFill/>
                        </wps:spPr>
                        <wps:txbx>
                          <w:txbxContent>
                            <w:p w14:paraId="571EF0D8" w14:textId="725847F7"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374A94">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428864" coordsize="34875,1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NfP4dM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28;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725847F7"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374A94">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sidRPr="00CC06D1">
        <w:rPr>
          <w:rFonts w:eastAsiaTheme="minorEastAsia"/>
          <w:szCs w:val="24"/>
        </w:rPr>
        <w:t>in</w:t>
      </w:r>
      <w:r w:rsidR="00CC06D1" w:rsidRPr="00CC06D1">
        <w:rPr>
          <w:rFonts w:eastAsiaTheme="minorEastAsia"/>
          <w:szCs w:val="24"/>
        </w:rPr>
        <w:t xml:space="preserve"> </w:t>
      </w:r>
      <w:r w:rsidR="00CC06D1" w:rsidRPr="00CC06D1">
        <w:rPr>
          <w:rFonts w:eastAsiaTheme="minorEastAsia"/>
          <w:szCs w:val="24"/>
        </w:rPr>
        <w:fldChar w:fldCharType="begin"/>
      </w:r>
      <w:r w:rsidR="00CC06D1" w:rsidRPr="00CC06D1">
        <w:rPr>
          <w:rFonts w:eastAsiaTheme="minorEastAsia"/>
          <w:szCs w:val="24"/>
        </w:rPr>
        <w:instrText xml:space="preserve"> REF  _Ref483786645 \h \* lower \* MERGEFORMAT </w:instrText>
      </w:r>
      <w:r w:rsidR="00CC06D1" w:rsidRPr="00CC06D1">
        <w:rPr>
          <w:rFonts w:eastAsiaTheme="minorEastAsia"/>
          <w:szCs w:val="24"/>
        </w:rPr>
      </w:r>
      <w:r w:rsidR="00CC06D1" w:rsidRPr="00CC06D1">
        <w:rPr>
          <w:rFonts w:eastAsiaTheme="minorEastAsia"/>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3</w:t>
      </w:r>
      <w:r w:rsidR="00CC06D1" w:rsidRPr="00CC06D1">
        <w:rPr>
          <w:rFonts w:eastAsiaTheme="minorEastAsia"/>
          <w:szCs w:val="24"/>
        </w:rPr>
        <w:fldChar w:fldCharType="end"/>
      </w:r>
      <w:r w:rsidR="00890CCE">
        <w:rPr>
          <w:rFonts w:eastAsiaTheme="minorEastAsia"/>
        </w:rPr>
        <w:t>, along with the orientation of the neutral beam injectors.</w:t>
      </w:r>
      <w:r w:rsidR="005D1EF2">
        <w:rPr>
          <w:rFonts w:eastAsiaTheme="minorEastAsia"/>
        </w:rPr>
        <w:t xml:space="preserve"> The poloidal array consists of </w:t>
      </w:r>
      <w:r w:rsidR="005D1EF2" w:rsidRPr="005D1EF2">
        <w:rPr>
          <w:rFonts w:eastAsiaTheme="minorEastAsia"/>
          <w:color w:val="FF0000"/>
        </w:rPr>
        <w:t>31</w:t>
      </w:r>
      <w:r w:rsidR="005D1EF2">
        <w:rPr>
          <w:rFonts w:eastAsiaTheme="minorEastAsia"/>
          <w:color w:val="FF0000"/>
        </w:rPr>
        <w:t xml:space="preserve"> (verify)</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6D9FDAD1" w14:textId="51A794C8"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432960" behindDoc="0" locked="0" layoutInCell="1" allowOverlap="1" wp14:anchorId="645DF9E1" wp14:editId="6F6BE31F">
                <wp:simplePos x="0" y="0"/>
                <wp:positionH relativeFrom="margin">
                  <wp:posOffset>2711450</wp:posOffset>
                </wp:positionH>
                <wp:positionV relativeFrom="paragraph">
                  <wp:posOffset>251889</wp:posOffset>
                </wp:positionV>
                <wp:extent cx="3204210" cy="2816876"/>
                <wp:effectExtent l="0" t="0" r="34290" b="254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6876"/>
                          <a:chOff x="-52390" y="63599"/>
                          <a:chExt cx="3204722" cy="2821986"/>
                        </a:xfrm>
                      </wpg:grpSpPr>
                      <wpg:grpSp>
                        <wpg:cNvPr id="57" name="Group 57"/>
                        <wpg:cNvGrpSpPr/>
                        <wpg:grpSpPr>
                          <a:xfrm>
                            <a:off x="-52390" y="116493"/>
                            <a:ext cx="3204722" cy="2769092"/>
                            <a:chOff x="-52390" y="116493"/>
                            <a:chExt cx="3204722" cy="2769092"/>
                          </a:xfrm>
                        </wpg:grpSpPr>
                        <pic:pic xmlns:pic="http://schemas.openxmlformats.org/drawingml/2006/picture">
                          <pic:nvPicPr>
                            <pic:cNvPr id="58" name="Picture 58"/>
                            <pic:cNvPicPr>
                              <a:picLocks noChangeAspect="1"/>
                            </pic:cNvPicPr>
                          </pic:nvPicPr>
                          <pic:blipFill rotWithShape="1">
                            <a:blip r:embed="rId17"/>
                            <a:srcRect t="5468"/>
                            <a:stretch/>
                          </pic:blipFill>
                          <pic:spPr>
                            <a:xfrm>
                              <a:off x="1" y="116493"/>
                              <a:ext cx="3114456" cy="2013842"/>
                            </a:xfrm>
                            <a:prstGeom prst="rect">
                              <a:avLst/>
                            </a:prstGeom>
                          </pic:spPr>
                        </pic:pic>
                        <wps:wsp>
                          <wps:cNvPr id="59" name="TextBox 20"/>
                          <wps:cNvSpPr txBox="1"/>
                          <wps:spPr>
                            <a:xfrm>
                              <a:off x="-52390" y="2034552"/>
                              <a:ext cx="3204722" cy="851033"/>
                            </a:xfrm>
                            <a:prstGeom prst="rect">
                              <a:avLst/>
                            </a:prstGeom>
                            <a:noFill/>
                          </wps:spPr>
                          <wps:txbx>
                            <w:txbxContent>
                              <w:p w14:paraId="1AA761FE" w14:textId="547D24AC"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7816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082258"/>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5pt;margin-top:19.85pt;width:252.3pt;height:221.8pt;z-index:251432960;mso-position-horizontal-relative:margin;mso-width-relative:margin;mso-height-relative:margin" coordorigin="-523,635" coordsize="32047,2821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">
                <v:group id="Group 57" o:spid="_x0000_s1051" style="position:absolute;left:-523;top:1164;width:32046;height:27691" coordorigin="-523,1164" coordsize="32047,27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top:1164;width:31144;height:20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">
                    <v:imagedata r:id="rId18" o:title="" croptop="3584f"/>
                  </v:shape>
                  <v:shape id="TextBox 20" o:spid="_x0000_s1053" type="#_x0000_t202" style="position:absolute;left:-523;top:20345;width:32046;height:8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547D24AC"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7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0822" to="31523,2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688617CF"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C0406B">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5&lt;/sup&gt;", "plainTextFormattedCitation" : "5", "previouslyFormattedCitation" : "&lt;sup&gt;5&lt;/sup&gt;" }, "properties" : { "noteIndex" : 0 }, "schema" : "https://github.com/citation-style-language/schema/raw/master/csl-citation.json" }</w:instrText>
      </w:r>
      <w:r w:rsidR="008E064D">
        <w:fldChar w:fldCharType="separate"/>
      </w:r>
      <w:r w:rsidR="008E064D" w:rsidRPr="008E064D">
        <w:rPr>
          <w:noProof/>
          <w:vertAlign w:val="superscript"/>
        </w:rPr>
        <w:t>5</w:t>
      </w:r>
      <w:r w:rsidR="008E064D">
        <w:fldChar w:fldCharType="end"/>
      </w:r>
      <w:r w:rsidR="003E061C">
        <w:rPr>
          <w:color w:val="FF0000"/>
        </w:rPr>
        <w:t xml:space="preserve"> </w:t>
      </w:r>
      <w:r w:rsidR="003E061C">
        <w:t xml:space="preserve">and it has even been found that particles trapped in these Alfvén eigenmodes </w:t>
      </w:r>
      <w:r w:rsidR="00BA0C27">
        <w:t>reduce the beam power</w:t>
      </w:r>
      <w:r w:rsidR="00BA0C27">
        <w:fldChar w:fldCharType="begin" w:fldLock="1"/>
      </w:r>
      <w:r w:rsidR="008E064D">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6&lt;/sup&gt;", "plainTextFormattedCitation" : "6", "previouslyFormattedCitation" : "&lt;sup&gt;6&lt;/sup&gt;" }, "properties" : { "noteIndex" : 0 }, "schema" : "https://github.com/citation-style-language/schema/raw/master/csl-citation.json" }</w:instrText>
      </w:r>
      <w:r w:rsidR="00BA0C27">
        <w:fldChar w:fldCharType="separate"/>
      </w:r>
      <w:r w:rsidR="00BA0C27" w:rsidRPr="00BA0C27">
        <w:rPr>
          <w:noProof/>
          <w:vertAlign w:val="superscript"/>
        </w:rPr>
        <w:t>6</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7204A1F8" w14:textId="0F9DF317" w:rsidR="00BC3A59" w:rsidRDefault="00BC3A59" w:rsidP="00BC3A59">
      <w:pPr>
        <w:pStyle w:val="Subheading"/>
      </w:pPr>
      <w:r>
        <w:t>Identification of Toroidal Mode Number (n)</w:t>
      </w:r>
    </w:p>
    <w:p w14:paraId="67A9BED9" w14:textId="63835867" w:rsidR="00BD15AF" w:rsidRDefault="00BC3A59" w:rsidP="00BC3A59">
      <w:pPr>
        <w:pStyle w:val="Body"/>
      </w:pPr>
      <w:r>
        <w:t>The toroidal mode number for a point in time-frequency space can be determined by tracking the phase difference of the signal between probes. For instance, let’s say we are interested in the toroidal mode number</w:t>
      </w:r>
      <w:r w:rsidR="006C55D9">
        <w:t xml:space="preserve">s for instabilities around f=75 kHz for shot 159243. First, we take the fourier transform of the raw probe signal and </w:t>
      </w:r>
      <w:r w:rsidR="00DB6C80">
        <w:t>then identify frequency peaks by hand (</w:t>
      </w:r>
      <w:r w:rsidR="00DB6C80" w:rsidRPr="00DB6C80">
        <w:rPr>
          <w:color w:val="FF0000"/>
          <w:szCs w:val="24"/>
        </w:rPr>
        <w:fldChar w:fldCharType="begin"/>
      </w:r>
      <w:r w:rsidR="00DB6C80" w:rsidRPr="00DB6C80">
        <w:rPr>
          <w:color w:val="FF0000"/>
          <w:szCs w:val="24"/>
        </w:rPr>
        <w:instrText xml:space="preserve"> REF  _Ref483848324 \h \* lower </w:instrText>
      </w:r>
      <w:r w:rsidR="00DB6C80">
        <w:rPr>
          <w:color w:val="FF0000"/>
          <w:szCs w:val="24"/>
        </w:rPr>
        <w:instrText xml:space="preserve"> \* MERGEFORMAT </w:instrText>
      </w:r>
      <w:r w:rsidR="00DB6C80" w:rsidRPr="00DB6C80">
        <w:rPr>
          <w:color w:val="FF0000"/>
          <w:szCs w:val="24"/>
        </w:rPr>
      </w:r>
      <w:r w:rsidR="00DB6C80" w:rsidRPr="00DB6C80">
        <w:rPr>
          <w:color w:val="FF0000"/>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5</w:t>
      </w:r>
      <w:r w:rsidR="00DB6C80" w:rsidRPr="00DB6C80">
        <w:rPr>
          <w:color w:val="FF0000"/>
          <w:szCs w:val="24"/>
        </w:rPr>
        <w:fldChar w:fldCharType="end"/>
      </w:r>
      <w:r w:rsidR="00DB6C80">
        <w:t>)</w:t>
      </w:r>
      <w:r w:rsidR="006C55D9">
        <w:t>.</w:t>
      </w:r>
      <w:r w:rsidR="00DB6C80">
        <w:t xml:space="preserve"> </w:t>
      </w:r>
      <w:r>
        <w:t xml:space="preserve"> </w:t>
      </w:r>
    </w:p>
    <w:p w14:paraId="65248367" w14:textId="7367A334" w:rsidR="006C55D9" w:rsidRPr="00BD15AF" w:rsidRDefault="003E5946" w:rsidP="00BD15AF">
      <w:pPr>
        <w:pStyle w:val="Body"/>
      </w:pPr>
      <w:r w:rsidRPr="00BD15AF">
        <w:rPr>
          <w:noProof/>
        </w:rPr>
        <w:lastRenderedPageBreak/>
        <mc:AlternateContent>
          <mc:Choice Requires="wpg">
            <w:drawing>
              <wp:anchor distT="0" distB="0" distL="114300" distR="114300" simplePos="0" relativeHeight="251730944" behindDoc="0" locked="0" layoutInCell="1" allowOverlap="1" wp14:anchorId="2BAE8EB6" wp14:editId="31FB133E">
                <wp:simplePos x="0" y="0"/>
                <wp:positionH relativeFrom="column">
                  <wp:posOffset>-241300</wp:posOffset>
                </wp:positionH>
                <wp:positionV relativeFrom="paragraph">
                  <wp:posOffset>0</wp:posOffset>
                </wp:positionV>
                <wp:extent cx="3167380" cy="2863215"/>
                <wp:effectExtent l="0" t="0" r="13970" b="0"/>
                <wp:wrapSquare wrapText="bothSides"/>
                <wp:docPr id="182" name="Group 18"/>
                <wp:cNvGraphicFramePr/>
                <a:graphic xmlns:a="http://schemas.openxmlformats.org/drawingml/2006/main">
                  <a:graphicData uri="http://schemas.microsoft.com/office/word/2010/wordprocessingGroup">
                    <wpg:wgp>
                      <wpg:cNvGrpSpPr/>
                      <wpg:grpSpPr>
                        <a:xfrm>
                          <a:off x="0" y="0"/>
                          <a:ext cx="3167380" cy="2863215"/>
                          <a:chOff x="319" y="0"/>
                          <a:chExt cx="3599180" cy="2729493"/>
                        </a:xfrm>
                      </wpg:grpSpPr>
                      <wps:wsp>
                        <wps:cNvPr id="183" name="Rectangle 183"/>
                        <wps:cNvSpPr/>
                        <wps:spPr>
                          <a:xfrm>
                            <a:off x="63818" y="0"/>
                            <a:ext cx="3535680" cy="2260859"/>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pic:cNvPicPr>
                            <a:picLocks noChangeAspect="1"/>
                          </pic:cNvPicPr>
                        </pic:nvPicPr>
                        <pic:blipFill>
                          <a:blip r:embed="rId19"/>
                          <a:stretch>
                            <a:fillRect/>
                          </a:stretch>
                        </pic:blipFill>
                        <pic:spPr>
                          <a:xfrm>
                            <a:off x="157773" y="73828"/>
                            <a:ext cx="3286125" cy="2124075"/>
                          </a:xfrm>
                          <a:prstGeom prst="rect">
                            <a:avLst/>
                          </a:prstGeom>
                        </pic:spPr>
                      </pic:pic>
                      <wps:wsp>
                        <wps:cNvPr id="185" name="Straight Connector 185"/>
                        <wps:cNvCnPr/>
                        <wps:spPr bwMode="auto">
                          <a:xfrm>
                            <a:off x="2388837"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6" name="Straight Connector 186"/>
                        <wps:cNvCnPr/>
                        <wps:spPr bwMode="auto">
                          <a:xfrm>
                            <a:off x="2588862"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7" name="TextBox 13"/>
                        <wps:cNvSpPr txBox="1"/>
                        <wps:spPr>
                          <a:xfrm>
                            <a:off x="2239414" y="2014201"/>
                            <a:ext cx="742981" cy="246380"/>
                          </a:xfrm>
                          <a:prstGeom prst="rect">
                            <a:avLst/>
                          </a:prstGeom>
                          <a:noFill/>
                        </wps:spPr>
                        <wps:txb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wps:txbx>
                        <wps:bodyPr wrap="square" rtlCol="0">
                          <a:noAutofit/>
                        </wps:bodyPr>
                      </wps:wsp>
                      <wps:wsp>
                        <wps:cNvPr id="188" name="Rectangle 188"/>
                        <wps:cNvSpPr/>
                        <wps:spPr>
                          <a:xfrm>
                            <a:off x="63819" y="2263835"/>
                            <a:ext cx="3535680" cy="3417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TextBox 17"/>
                        <wps:cNvSpPr txBox="1"/>
                        <wps:spPr>
                          <a:xfrm>
                            <a:off x="319" y="2225201"/>
                            <a:ext cx="3599180" cy="504292"/>
                          </a:xfrm>
                          <a:prstGeom prst="rect">
                            <a:avLst/>
                          </a:prstGeom>
                          <a:noFill/>
                        </wps:spPr>
                        <wps:txbx>
                          <w:txbxContent>
                            <w:p w14:paraId="47EA0BAC" w14:textId="4BADAF31" w:rsidR="005556DF" w:rsidRDefault="005556DF" w:rsidP="002675C7">
                              <w:pPr>
                                <w:pStyle w:val="NormalWeb"/>
                                <w:spacing w:before="0" w:beforeAutospacing="0" w:after="0" w:afterAutospacing="0"/>
                                <w:jc w:val="both"/>
                              </w:pPr>
                              <w:bookmarkStart w:id="5"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5</w:t>
                              </w:r>
                              <w:r>
                                <w:rPr>
                                  <w:color w:val="000000" w:themeColor="text1"/>
                                  <w:kern w:val="24"/>
                                  <w:sz w:val="20"/>
                                  <w:szCs w:val="20"/>
                                </w:rPr>
                                <w:fldChar w:fldCharType="end"/>
                              </w:r>
                              <w:bookmarkEnd w:id="5"/>
                              <w:r>
                                <w:rPr>
                                  <w:color w:val="000000" w:themeColor="text1"/>
                                  <w:kern w:val="24"/>
                                  <w:sz w:val="20"/>
                                  <w:szCs w:val="20"/>
                                </w:rPr>
                                <w:t>. Fourier transform of shot 159243 at t = 450 ms. Frequency peaks shown in re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AE8EB6" id="Group 18" o:spid="_x0000_s1056" style="position:absolute;left:0;text-align:left;margin-left:-19pt;margin-top:0;width:249.4pt;height:225.45pt;z-index:251730944;mso-width-relative:margin;mso-height-relative:margin" coordorigin="3" coordsize="35991,2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">
                <v:rect id="Rectangle 183" o:spid="_x0000_s1057" style="position:absolute;left:638;width:35356;height:22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" fillcolor="#fcf4fa" strokecolor="black [3213]" strokeweight="1pt"/>
                <v:shape id="Picture 184" o:spid="_x0000_s1058" type="#_x0000_t75" style="position:absolute;left:1577;top:738;width:32861;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">
                  <v:imagedata r:id="rId20" o:title=""/>
                </v:shape>
                <v:line id="Straight Connector 185" o:spid="_x0000_s1059" style="position:absolute;visibility:visible;mso-wrap-style:square" from="23888,1550" to="23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" filled="t" fillcolor="#4472c4 [3204]" strokecolor="red" strokeweight="1.25pt">
                  <v:shadow color="#e7e6e6 [3214]"/>
                </v:line>
                <v:line id="Straight Connector 186" o:spid="_x0000_s1060" style="position:absolute;visibility:visible;mso-wrap-style:square" from="25888,1550" to="25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" filled="t" fillcolor="#4472c4 [3204]" strokecolor="red" strokeweight="1.25pt">
                  <v:shadow color="#e7e6e6 [3214]"/>
                </v:line>
                <v:shape id="TextBox 13" o:spid="_x0000_s1061" type="#_x0000_t202" style="position:absolute;left:22394;top:20142;width:7429;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v:textbox>
                </v:shape>
                <v:rect id="Rectangle 188" o:spid="_x0000_s1062" style="position:absolute;left:638;top:22638;width:35356;height:3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" filled="f" strokecolor="black [3213]" strokeweight="1pt"/>
                <v:shape id="TextBox 17" o:spid="_x0000_s1063" type="#_x0000_t202" style="position:absolute;left:3;top:22252;width:35991;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" filled="f" stroked="f">
                  <v:textbox>
                    <w:txbxContent>
                      <w:p w14:paraId="47EA0BAC" w14:textId="4BADAF31" w:rsidR="005556DF" w:rsidRDefault="005556DF" w:rsidP="002675C7">
                        <w:pPr>
                          <w:pStyle w:val="NormalWeb"/>
                          <w:spacing w:before="0" w:beforeAutospacing="0" w:after="0" w:afterAutospacing="0"/>
                          <w:jc w:val="both"/>
                        </w:pPr>
                        <w:bookmarkStart w:id="6"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5</w:t>
                        </w:r>
                        <w:r>
                          <w:rPr>
                            <w:color w:val="000000" w:themeColor="text1"/>
                            <w:kern w:val="24"/>
                            <w:sz w:val="20"/>
                            <w:szCs w:val="20"/>
                          </w:rPr>
                          <w:fldChar w:fldCharType="end"/>
                        </w:r>
                        <w:bookmarkEnd w:id="6"/>
                        <w:r>
                          <w:rPr>
                            <w:color w:val="000000" w:themeColor="text1"/>
                            <w:kern w:val="24"/>
                            <w:sz w:val="20"/>
                            <w:szCs w:val="20"/>
                          </w:rPr>
                          <w:t>. Fourier transform of shot 159243 at t = 450 ms. Frequency peaks shown in red.</w:t>
                        </w:r>
                      </w:p>
                    </w:txbxContent>
                  </v:textbox>
                </v:shape>
                <w10:wrap type="square"/>
              </v:group>
            </w:pict>
          </mc:Fallback>
        </mc:AlternateContent>
      </w:r>
      <w:r w:rsidRPr="00465E8F">
        <w:rPr>
          <w:noProof/>
        </w:rPr>
        <mc:AlternateContent>
          <mc:Choice Requires="wpg">
            <w:drawing>
              <wp:anchor distT="0" distB="0" distL="114300" distR="114300" simplePos="0" relativeHeight="251732992" behindDoc="0" locked="0" layoutInCell="1" allowOverlap="1" wp14:anchorId="0FAC76D7" wp14:editId="69ECF919">
                <wp:simplePos x="0" y="0"/>
                <wp:positionH relativeFrom="column">
                  <wp:posOffset>3003550</wp:posOffset>
                </wp:positionH>
                <wp:positionV relativeFrom="paragraph">
                  <wp:posOffset>-63500</wp:posOffset>
                </wp:positionV>
                <wp:extent cx="3966845" cy="2783205"/>
                <wp:effectExtent l="0" t="0" r="0" b="17145"/>
                <wp:wrapNone/>
                <wp:docPr id="37" name="Group 31"/>
                <wp:cNvGraphicFramePr/>
                <a:graphic xmlns:a="http://schemas.openxmlformats.org/drawingml/2006/main">
                  <a:graphicData uri="http://schemas.microsoft.com/office/word/2010/wordprocessingGroup">
                    <wpg:wgp>
                      <wpg:cNvGrpSpPr/>
                      <wpg:grpSpPr>
                        <a:xfrm>
                          <a:off x="0" y="0"/>
                          <a:ext cx="3966845" cy="2783205"/>
                          <a:chOff x="0" y="-2"/>
                          <a:chExt cx="3983694" cy="2783763"/>
                        </a:xfrm>
                      </wpg:grpSpPr>
                      <wpg:grpSp>
                        <wpg:cNvPr id="38" name="Group 38"/>
                        <wpg:cNvGrpSpPr/>
                        <wpg:grpSpPr>
                          <a:xfrm>
                            <a:off x="0" y="-2"/>
                            <a:ext cx="3438125" cy="2525441"/>
                            <a:chOff x="0" y="-2"/>
                            <a:chExt cx="3420205" cy="2364872"/>
                          </a:xfrm>
                        </wpg:grpSpPr>
                        <pic:pic xmlns:pic="http://schemas.openxmlformats.org/drawingml/2006/picture">
                          <pic:nvPicPr>
                            <pic:cNvPr id="39" name="Picture 39"/>
                            <pic:cNvPicPr>
                              <a:picLocks noChangeAspect="1"/>
                            </pic:cNvPicPr>
                          </pic:nvPicPr>
                          <pic:blipFill rotWithShape="1">
                            <a:blip r:embed="rId21">
                              <a:clrChange>
                                <a:clrFrom>
                                  <a:srgbClr val="BFBFBF"/>
                                </a:clrFrom>
                                <a:clrTo>
                                  <a:srgbClr val="BFBFBF">
                                    <a:alpha val="0"/>
                                  </a:srgbClr>
                                </a:clrTo>
                              </a:clrChange>
                            </a:blip>
                            <a:srcRect t="-741" b="50426"/>
                            <a:stretch/>
                          </pic:blipFill>
                          <pic:spPr>
                            <a:xfrm>
                              <a:off x="0" y="-2"/>
                              <a:ext cx="3420205" cy="2364872"/>
                            </a:xfrm>
                            <a:prstGeom prst="rect">
                              <a:avLst/>
                            </a:prstGeom>
                          </pic:spPr>
                        </pic:pic>
                        <wps:wsp>
                          <wps:cNvPr id="40" name="Straight Connector 40"/>
                          <wps:cNvCnPr/>
                          <wps:spPr bwMode="auto">
                            <a:xfrm flipV="1">
                              <a:off x="641957" y="91266"/>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1" name="Straight Connector 41"/>
                          <wps:cNvCnPr/>
                          <wps:spPr bwMode="auto">
                            <a:xfrm flipV="1">
                              <a:off x="690852" y="91265"/>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2" name="Straight Connector 42"/>
                          <wps:cNvCnPr/>
                          <wps:spPr bwMode="auto">
                            <a:xfrm flipV="1">
                              <a:off x="246379" y="1497741"/>
                              <a:ext cx="3121873" cy="6066"/>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3" name="Straight Connector 43"/>
                          <wps:cNvCnPr/>
                          <wps:spPr bwMode="auto">
                            <a:xfrm>
                              <a:off x="246379" y="1586818"/>
                              <a:ext cx="3113215" cy="219"/>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 name="Rectangle 44"/>
                          <wps:cNvSpPr/>
                          <wps:spPr bwMode="auto">
                            <a:xfrm>
                              <a:off x="645207" y="1497458"/>
                              <a:ext cx="50166" cy="89359"/>
                            </a:xfrm>
                            <a:prstGeom prst="rect">
                              <a:avLst/>
                            </a:prstGeom>
                            <a:noFill/>
                            <a:ln w="222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s:wsp>
                          <wps:cNvPr id="45" name="Straight Arrow Connector 45"/>
                          <wps:cNvCnPr/>
                          <wps:spPr bwMode="auto">
                            <a:xfrm flipH="1">
                              <a:off x="714517" y="1119298"/>
                              <a:ext cx="452227" cy="368860"/>
                            </a:xfrm>
                            <a:prstGeom prst="straightConnector1">
                              <a:avLst/>
                            </a:prstGeom>
                            <a:solidFill>
                              <a:schemeClr val="accent1"/>
                            </a:solidFill>
                            <a:ln w="9525"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6" name="TextBox 27"/>
                          <wps:cNvSpPr txBox="1"/>
                          <wps:spPr>
                            <a:xfrm>
                              <a:off x="1100571" y="778781"/>
                              <a:ext cx="890920" cy="337200"/>
                            </a:xfrm>
                            <a:prstGeom prst="rect">
                              <a:avLst/>
                            </a:prstGeom>
                            <a:noFill/>
                          </wps:spPr>
                          <wps:txb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wps:txbx>
                          <wps:bodyPr wrap="square" rtlCol="0">
                            <a:noAutofit/>
                          </wps:bodyPr>
                        </wps:wsp>
                        <wps:wsp>
                          <wps:cNvPr id="47" name="Rectangle 47"/>
                          <wps:cNvSpPr/>
                          <wps:spPr bwMode="auto">
                            <a:xfrm>
                              <a:off x="1132312" y="788384"/>
                              <a:ext cx="797733" cy="299116"/>
                            </a:xfrm>
                            <a:prstGeom prst="rect">
                              <a:avLst/>
                            </a:prstGeom>
                            <a:noFill/>
                            <a:ln w="95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g:grpSp>
                      <wps:wsp>
                        <wps:cNvPr id="48" name="Rectangle 48"/>
                        <wps:cNvSpPr/>
                        <wps:spPr>
                          <a:xfrm>
                            <a:off x="4785" y="2519627"/>
                            <a:ext cx="3422869" cy="2641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TextBox 30"/>
                        <wps:cNvSpPr txBox="1"/>
                        <wps:spPr>
                          <a:xfrm>
                            <a:off x="37169" y="2539559"/>
                            <a:ext cx="3946525" cy="237490"/>
                          </a:xfrm>
                          <a:prstGeom prst="rect">
                            <a:avLst/>
                          </a:prstGeom>
                          <a:noFill/>
                        </wps:spPr>
                        <wps:txbx>
                          <w:txbxContent>
                            <w:p w14:paraId="3A5D5DBF" w14:textId="28696CB5"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AC76D7" id="Group 31" o:spid="_x0000_s1064" style="position:absolute;left:0;text-align:left;margin-left:236.5pt;margin-top:-5pt;width:312.35pt;height:219.15pt;z-index:251732992;mso-width-relative:margin;mso-height-relative:margin" coordorigin="" coordsize="39836,27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">
                <v:group id="Group 38" o:spid="_x0000_s1065" style="position:absolute;width:34381;height:25254" coordorigin="" coordsize="34202,2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9" o:spid="_x0000_s1066" type="#_x0000_t75" style="position:absolute;width:34202;height:2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">
                    <v:imagedata r:id="rId22" o:title="" croptop="-486f" cropbottom="33047f" chromakey="#bfbfbf"/>
                  </v:shape>
                  <v:line id="Straight Connector 40" o:spid="_x0000_s1067" style="position:absolute;flip:y;visibility:visible;mso-wrap-style:square" from="6419,912" to="6546,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" filled="t" fillcolor="#4472c4 [3204]" strokecolor="black [3213]">
                    <v:stroke dashstyle="3 1"/>
                    <v:shadow color="#e7e6e6 [3214]"/>
                  </v:line>
                  <v:line id="Straight Connector 41" o:spid="_x0000_s1068" style="position:absolute;flip:y;visibility:visible;mso-wrap-style:square" from="6908,912" to="7035,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" filled="t" fillcolor="#4472c4 [3204]" strokecolor="black [3213]">
                    <v:stroke dashstyle="3 1"/>
                    <v:shadow color="#e7e6e6 [3214]"/>
                  </v:line>
                  <v:line id="Straight Connector 42" o:spid="_x0000_s1069" style="position:absolute;flip:y;visibility:visible;mso-wrap-style:square" from="2463,14977" to="33682,1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" filled="t" fillcolor="#4472c4 [3204]" strokecolor="black [3213]">
                    <v:stroke dashstyle="3 1"/>
                    <v:shadow color="#e7e6e6 [3214]"/>
                  </v:line>
                  <v:line id="Straight Connector 43" o:spid="_x0000_s1070" style="position:absolute;visibility:visible;mso-wrap-style:square" from="2463,15868" to="33595,15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" filled="t" fillcolor="#4472c4 [3204]" strokecolor="black [3213]">
                    <v:stroke dashstyle="3 1"/>
                    <v:shadow color="#e7e6e6 [3214]"/>
                  </v:line>
                  <v:rect id="Rectangle 44" o:spid="_x0000_s1071" style="position:absolute;left:6452;top:14974;width:501;height: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" filled="f" strokecolor="black [3213]" strokeweight="1.75pt">
                    <v:stroke joinstyle="round"/>
                  </v:rect>
                  <v:shapetype id="_x0000_t32" coordsize="21600,21600" o:spt="32" o:oned="t" path="m,l21600,21600e" filled="f">
                    <v:path arrowok="t" fillok="f" o:connecttype="none"/>
                    <o:lock v:ext="edit" shapetype="t"/>
                  </v:shapetype>
                  <v:shape id="Straight Arrow Connector 45" o:spid="_x0000_s1072" type="#_x0000_t32" style="position:absolute;left:7145;top:11192;width:4522;height:36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" filled="t" fillcolor="#4472c4 [3204]" strokecolor="black [3213]">
                    <v:stroke endarrow="block"/>
                    <v:shadow color="#e7e6e6 [3214]"/>
                  </v:shape>
                  <v:shape id="TextBox 27" o:spid="_x0000_s1073" type="#_x0000_t202" style="position:absolute;left:11005;top:7787;width:8909;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v:textbox>
                  </v:shape>
                  <v:rect id="Rectangle 47" o:spid="_x0000_s1074" style="position:absolute;left:11323;top:7883;width:7977;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" filled="f" strokecolor="black [3213]">
                    <v:stroke joinstyle="round"/>
                  </v:rect>
                </v:group>
                <v:rect id="Rectangle 48" o:spid="_x0000_s1075" style="position:absolute;left:47;top:25196;width:34229;height:2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shape id="TextBox 30" o:spid="_x0000_s1076" type="#_x0000_t202" style="position:absolute;left:371;top:25395;width:3946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3A5D5DBF" w14:textId="28696CB5"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v:textbox>
                </v:shape>
              </v:group>
            </w:pict>
          </mc:Fallback>
        </mc:AlternateContent>
      </w:r>
    </w:p>
    <w:p w14:paraId="764A3FFC" w14:textId="55C11852" w:rsidR="002675C7" w:rsidRDefault="002675C7" w:rsidP="00BD15AF">
      <w:pPr>
        <w:pStyle w:val="Body"/>
      </w:pPr>
    </w:p>
    <w:p w14:paraId="02B99DBE" w14:textId="00E44383" w:rsidR="002675C7" w:rsidRDefault="002675C7" w:rsidP="00BD15AF">
      <w:pPr>
        <w:pStyle w:val="Body"/>
      </w:pPr>
    </w:p>
    <w:p w14:paraId="5EBC50AD" w14:textId="7FF90CA0" w:rsidR="002675C7" w:rsidRDefault="002675C7" w:rsidP="00BD15AF">
      <w:pPr>
        <w:pStyle w:val="Body"/>
      </w:pPr>
    </w:p>
    <w:p w14:paraId="6E8B33DF" w14:textId="3C7B3C6F" w:rsidR="002675C7" w:rsidRDefault="002675C7" w:rsidP="00BD15AF">
      <w:pPr>
        <w:pStyle w:val="Body"/>
      </w:pPr>
    </w:p>
    <w:p w14:paraId="26C1F01A" w14:textId="13EBFAAA" w:rsidR="002675C7" w:rsidRDefault="002675C7" w:rsidP="00BD15AF">
      <w:pPr>
        <w:pStyle w:val="Body"/>
      </w:pPr>
    </w:p>
    <w:p w14:paraId="15F5411B" w14:textId="40F37164" w:rsidR="002675C7" w:rsidRDefault="002675C7" w:rsidP="00BD15AF">
      <w:pPr>
        <w:pStyle w:val="Body"/>
      </w:pPr>
    </w:p>
    <w:p w14:paraId="1FEF3FCC" w14:textId="52D70762" w:rsidR="002675C7" w:rsidRDefault="002675C7" w:rsidP="00BD15AF">
      <w:pPr>
        <w:pStyle w:val="Body"/>
      </w:pPr>
    </w:p>
    <w:p w14:paraId="1FF8664F" w14:textId="047BBAE7" w:rsidR="002675C7" w:rsidRDefault="003E5946" w:rsidP="00BD15AF">
      <w:pPr>
        <w:pStyle w:val="Body"/>
      </w:pPr>
      <w:r w:rsidRPr="00BD15AF">
        <w:rPr>
          <w:noProof/>
        </w:rPr>
        <mc:AlternateContent>
          <mc:Choice Requires="wpg">
            <w:drawing>
              <wp:anchor distT="0" distB="0" distL="114300" distR="114300" simplePos="0" relativeHeight="251735040" behindDoc="0" locked="0" layoutInCell="1" allowOverlap="1" wp14:anchorId="77882C27" wp14:editId="49EE84D4">
                <wp:simplePos x="0" y="0"/>
                <wp:positionH relativeFrom="column">
                  <wp:posOffset>-214199</wp:posOffset>
                </wp:positionH>
                <wp:positionV relativeFrom="paragraph">
                  <wp:posOffset>443865</wp:posOffset>
                </wp:positionV>
                <wp:extent cx="7019494" cy="2699385"/>
                <wp:effectExtent l="0" t="0" r="0" b="5715"/>
                <wp:wrapTopAndBottom/>
                <wp:docPr id="195" name="Group 54"/>
                <wp:cNvGraphicFramePr/>
                <a:graphic xmlns:a="http://schemas.openxmlformats.org/drawingml/2006/main">
                  <a:graphicData uri="http://schemas.microsoft.com/office/word/2010/wordprocessingGroup">
                    <wpg:wgp>
                      <wpg:cNvGrpSpPr/>
                      <wpg:grpSpPr>
                        <a:xfrm>
                          <a:off x="0" y="0"/>
                          <a:ext cx="7019494" cy="2699385"/>
                          <a:chOff x="14095" y="-8013"/>
                          <a:chExt cx="5229509" cy="2957534"/>
                        </a:xfrm>
                      </wpg:grpSpPr>
                      <wps:wsp>
                        <wps:cNvPr id="196" name="Rectangle 196"/>
                        <wps:cNvSpPr/>
                        <wps:spPr>
                          <a:xfrm>
                            <a:off x="31751" y="0"/>
                            <a:ext cx="4925195" cy="2527232"/>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56581" y="-8013"/>
                            <a:ext cx="5187023" cy="2473338"/>
                            <a:chOff x="56581" y="-8013"/>
                            <a:chExt cx="5187023" cy="2473338"/>
                          </a:xfrm>
                        </wpg:grpSpPr>
                        <pic:pic xmlns:pic="http://schemas.openxmlformats.org/drawingml/2006/picture">
                          <pic:nvPicPr>
                            <pic:cNvPr id="198" name="Picture 198"/>
                            <pic:cNvPicPr>
                              <a:picLocks noChangeAspect="1"/>
                            </pic:cNvPicPr>
                          </pic:nvPicPr>
                          <pic:blipFill>
                            <a:blip r:embed="rId23"/>
                            <a:stretch>
                              <a:fillRect/>
                            </a:stretch>
                          </pic:blipFill>
                          <pic:spPr>
                            <a:xfrm>
                              <a:off x="56581" y="24688"/>
                              <a:ext cx="4705919" cy="2440637"/>
                            </a:xfrm>
                            <a:prstGeom prst="rect">
                              <a:avLst/>
                            </a:prstGeom>
                          </pic:spPr>
                        </pic:pic>
                        <wps:wsp>
                          <wps:cNvPr id="199" name="TextBox 36"/>
                          <wps:cNvSpPr txBox="1"/>
                          <wps:spPr>
                            <a:xfrm>
                              <a:off x="1799024" y="22468"/>
                              <a:ext cx="532765" cy="370205"/>
                            </a:xfrm>
                            <a:prstGeom prst="rect">
                              <a:avLst/>
                            </a:prstGeom>
                            <a:noFill/>
                          </wps:spPr>
                          <wps:txb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wps:txbx>
                          <wps:bodyPr wrap="square" rtlCol="0">
                            <a:noAutofit/>
                          </wps:bodyPr>
                        </wps:wsp>
                        <wps:wsp>
                          <wps:cNvPr id="200" name="TextBox 37"/>
                          <wps:cNvSpPr txBox="1"/>
                          <wps:spPr>
                            <a:xfrm>
                              <a:off x="4065483" y="-8013"/>
                              <a:ext cx="532765" cy="370205"/>
                            </a:xfrm>
                            <a:prstGeom prst="rect">
                              <a:avLst/>
                            </a:prstGeom>
                            <a:noFill/>
                          </wps:spPr>
                          <wps:txb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wps:txbx>
                          <wps:bodyPr wrap="square" rtlCol="0">
                            <a:noAutofit/>
                          </wps:bodyPr>
                        </wps:wsp>
                        <wps:wsp>
                          <wps:cNvPr id="201" name="TextBox 38"/>
                          <wps:cNvSpPr txBox="1"/>
                          <wps:spPr>
                            <a:xfrm>
                              <a:off x="1162817" y="834066"/>
                              <a:ext cx="532765" cy="370205"/>
                            </a:xfrm>
                            <a:prstGeom prst="rect">
                              <a:avLst/>
                            </a:prstGeom>
                            <a:noFill/>
                          </wps:spPr>
                          <wps:txb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wps:txbx>
                          <wps:bodyPr wrap="square" rtlCol="0">
                            <a:noAutofit/>
                          </wps:bodyPr>
                        </wps:wsp>
                        <wps:wsp>
                          <wps:cNvPr id="202" name="TextBox 39"/>
                          <wps:cNvSpPr txBox="1"/>
                          <wps:spPr>
                            <a:xfrm>
                              <a:off x="2554537" y="806255"/>
                              <a:ext cx="532765" cy="370205"/>
                            </a:xfrm>
                            <a:prstGeom prst="rect">
                              <a:avLst/>
                            </a:prstGeom>
                            <a:noFill/>
                          </wps:spPr>
                          <wps:txb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wps:txbx>
                          <wps:bodyPr wrap="square" rtlCol="0">
                            <a:noAutofit/>
                          </wps:bodyPr>
                        </wps:wsp>
                        <wps:wsp>
                          <wps:cNvPr id="203" name="TextBox 40"/>
                          <wps:cNvSpPr txBox="1"/>
                          <wps:spPr>
                            <a:xfrm>
                              <a:off x="4050000" y="797303"/>
                              <a:ext cx="532765" cy="370205"/>
                            </a:xfrm>
                            <a:prstGeom prst="rect">
                              <a:avLst/>
                            </a:prstGeom>
                            <a:noFill/>
                          </wps:spPr>
                          <wps:txb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wps:txbx>
                          <wps:bodyPr wrap="square" rtlCol="0">
                            <a:noAutofit/>
                          </wps:bodyPr>
                        </wps:wsp>
                        <wps:wsp>
                          <wps:cNvPr id="204" name="TextBox 41"/>
                          <wps:cNvSpPr txBox="1"/>
                          <wps:spPr>
                            <a:xfrm>
                              <a:off x="973491" y="1624452"/>
                              <a:ext cx="532765" cy="370205"/>
                            </a:xfrm>
                            <a:prstGeom prst="rect">
                              <a:avLst/>
                            </a:prstGeom>
                            <a:noFill/>
                          </wps:spPr>
                          <wps:txb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wps:txbx>
                          <wps:bodyPr wrap="square" rtlCol="0">
                            <a:noAutofit/>
                          </wps:bodyPr>
                        </wps:wsp>
                        <wps:wsp>
                          <wps:cNvPr id="205" name="TextBox 42"/>
                          <wps:cNvSpPr txBox="1"/>
                          <wps:spPr>
                            <a:xfrm>
                              <a:off x="1093092" y="1587041"/>
                              <a:ext cx="2471487" cy="835660"/>
                            </a:xfrm>
                            <a:prstGeom prst="rect">
                              <a:avLst/>
                            </a:prstGeom>
                            <a:noFill/>
                          </wps:spPr>
                          <wps:txb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wps:txbx>
                          <wps:bodyPr wrap="square" rtlCol="0">
                            <a:noAutofit/>
                          </wps:bodyPr>
                        </wps:wsp>
                        <wps:wsp>
                          <wps:cNvPr id="206" name="Straight Arrow Connector 206"/>
                          <wps:cNvCnPr>
                            <a:cxnSpLocks/>
                          </wps:cNvCnPr>
                          <wps:spPr bwMode="auto">
                            <a:xfrm flipV="1">
                              <a:off x="3022959" y="2038292"/>
                              <a:ext cx="359195" cy="2368"/>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07" name="TextBox 44"/>
                          <wps:cNvSpPr txBox="1"/>
                          <wps:spPr>
                            <a:xfrm>
                              <a:off x="2772117" y="1568931"/>
                              <a:ext cx="2471487" cy="835660"/>
                            </a:xfrm>
                            <a:prstGeom prst="rect">
                              <a:avLst/>
                            </a:prstGeom>
                            <a:noFill/>
                          </wps:spPr>
                          <wps:txb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wps:txbx>
                          <wps:bodyPr wrap="square" rtlCol="0">
                            <a:noAutofit/>
                          </wps:bodyPr>
                        </wps:wsp>
                        <wps:wsp>
                          <wps:cNvPr id="208" name="TextBox 48"/>
                          <wps:cNvSpPr txBox="1"/>
                          <wps:spPr>
                            <a:xfrm>
                              <a:off x="258585" y="411665"/>
                              <a:ext cx="532765" cy="370205"/>
                            </a:xfrm>
                            <a:prstGeom prst="rect">
                              <a:avLst/>
                            </a:prstGeom>
                            <a:noFill/>
                          </wps:spPr>
                          <wps:txb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wps:txbx>
                          <wps:bodyPr wrap="square" rtlCol="0">
                            <a:noAutofit/>
                          </wps:bodyPr>
                        </wps:wsp>
                      </wpg:grpSp>
                      <wps:wsp>
                        <wps:cNvPr id="209" name="Rectangle 209"/>
                        <wps:cNvSpPr/>
                        <wps:spPr>
                          <a:xfrm>
                            <a:off x="31752" y="2531759"/>
                            <a:ext cx="4926332" cy="395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53"/>
                        <wps:cNvSpPr txBox="1"/>
                        <wps:spPr>
                          <a:xfrm>
                            <a:off x="14095" y="2490015"/>
                            <a:ext cx="4915211" cy="459506"/>
                          </a:xfrm>
                          <a:prstGeom prst="rect">
                            <a:avLst/>
                          </a:prstGeom>
                          <a:noFill/>
                        </wps:spPr>
                        <wps:txbx>
                          <w:txbxContent>
                            <w:p w14:paraId="3E613A31" w14:textId="08A5967A" w:rsidR="005556DF" w:rsidRDefault="005556DF" w:rsidP="003E5946">
                              <w:pPr>
                                <w:pStyle w:val="NormalWeb"/>
                                <w:spacing w:before="0" w:beforeAutospacing="0" w:after="0" w:afterAutospacing="0"/>
                                <w:jc w:val="both"/>
                              </w:pPr>
                              <w:bookmarkStart w:id="7"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7</w:t>
                              </w:r>
                              <w:r>
                                <w:rPr>
                                  <w:color w:val="000000" w:themeColor="text1"/>
                                  <w:kern w:val="24"/>
                                  <w:sz w:val="20"/>
                                  <w:szCs w:val="20"/>
                                </w:rPr>
                                <w:fldChar w:fldCharType="end"/>
                              </w:r>
                              <w:bookmarkEnd w:id="7"/>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7882C27" id="Group 54" o:spid="_x0000_s1077" style="position:absolute;left:0;text-align:left;margin-left:-16.85pt;margin-top:34.95pt;width:552.7pt;height:212.55pt;z-index:251735040;mso-width-relative:margin;mso-height-relative:margin" coordorigin="140,-80" coordsize="52295,2957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">
                <v:rect id="Rectangle 196" o:spid="_x0000_s1078" style="position:absolute;left:317;width:49252;height:25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" fillcolor="#fcf4fa" strokecolor="black [3213]" strokeweight="1pt"/>
                <v:group id="Group 197" o:spid="_x0000_s1079" style="position:absolute;left:565;top:-80;width:51871;height:24733" coordorigin="565,-80" coordsize="51870,24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198" o:spid="_x0000_s1080" type="#_x0000_t75" style="position:absolute;left:565;top:246;width:47060;height:24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">
                    <v:imagedata r:id="rId24" o:title=""/>
                  </v:shape>
                  <v:shape id="TextBox 36" o:spid="_x0000_s1081" type="#_x0000_t202" style="position:absolute;left:17990;top:224;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v:textbox>
                  </v:shape>
                  <v:shape id="TextBox 37" o:spid="_x0000_s1082" type="#_x0000_t202" style="position:absolute;left:40654;top:-80;width:5328;height:3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v:textbox>
                  </v:shape>
                  <v:shape id="TextBox 38" o:spid="_x0000_s1083" type="#_x0000_t202" style="position:absolute;left:11628;top:8340;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v:textbox>
                  </v:shape>
                  <v:shape id="TextBox 39" o:spid="_x0000_s1084" type="#_x0000_t202" style="position:absolute;left:25545;top:8062;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v:textbox>
                  </v:shape>
                  <v:shape id="TextBox 40" o:spid="_x0000_s1085" type="#_x0000_t202" style="position:absolute;left:40500;top:7973;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v:textbox>
                  </v:shape>
                  <v:shape id="TextBox 41" o:spid="_x0000_s1086" type="#_x0000_t202" style="position:absolute;left:9734;top:16244;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v:textbox>
                  </v:shape>
                  <v:shape id="TextBox 42" o:spid="_x0000_s1087" type="#_x0000_t202" style="position:absolute;left:10930;top:15870;width:24715;height:8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v:textbox>
                  </v:shape>
                  <v:shape id="Straight Arrow Connector 206" o:spid="_x0000_s1088" type="#_x0000_t32" style="position:absolute;left:30229;top:20382;width:3592;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" filled="t" fillcolor="#4472c4 [3204]" strokecolor="black [3213]" strokeweight="2.5pt">
                    <v:stroke endarrow="block"/>
                    <v:shadow color="#e7e6e6 [3214]"/>
                    <o:lock v:ext="edit" shapetype="f"/>
                  </v:shape>
                  <v:shape id="TextBox 44" o:spid="_x0000_s1089" type="#_x0000_t202" style="position:absolute;left:27721;top:15689;width:24715;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v:textbox>
                  </v:shape>
                  <v:shape id="TextBox 48" o:spid="_x0000_s1090" type="#_x0000_t202" style="position:absolute;left:2585;top:4116;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v:textbox>
                  </v:shape>
                </v:group>
                <v:rect id="Rectangle 209" o:spid="_x0000_s1091" style="position:absolute;left:317;top:25317;width:49263;height:3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" filled="f" strokecolor="black [3213]" strokeweight="1pt"/>
                <v:shape id="TextBox 53" o:spid="_x0000_s1092" type="#_x0000_t202" style="position:absolute;left:140;top:24900;width:49153;height:4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3E613A31" w14:textId="08A5967A" w:rsidR="005556DF" w:rsidRDefault="005556DF" w:rsidP="003E5946">
                        <w:pPr>
                          <w:pStyle w:val="NormalWeb"/>
                          <w:spacing w:before="0" w:beforeAutospacing="0" w:after="0" w:afterAutospacing="0"/>
                          <w:jc w:val="both"/>
                        </w:pPr>
                        <w:bookmarkStart w:id="8"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7</w:t>
                        </w:r>
                        <w:r>
                          <w:rPr>
                            <w:color w:val="000000" w:themeColor="text1"/>
                            <w:kern w:val="24"/>
                            <w:sz w:val="20"/>
                            <w:szCs w:val="20"/>
                          </w:rPr>
                          <w:fldChar w:fldCharType="end"/>
                        </w:r>
                        <w:bookmarkEnd w:id="8"/>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v:textbox>
                </v:shape>
                <w10:wrap type="topAndBottom"/>
              </v:group>
            </w:pict>
          </mc:Fallback>
        </mc:AlternateContent>
      </w:r>
    </w:p>
    <w:p w14:paraId="68616A17" w14:textId="2ED9FADE" w:rsidR="006C009F" w:rsidRDefault="00164330" w:rsidP="00BD15AF">
      <w:pPr>
        <w:pStyle w:val="Body"/>
      </w:pPr>
      <w:r w:rsidRPr="00164330">
        <w:rPr>
          <w:noProof/>
        </w:rPr>
        <mc:AlternateContent>
          <mc:Choice Requires="wpg">
            <w:drawing>
              <wp:anchor distT="0" distB="0" distL="114300" distR="114300" simplePos="0" relativeHeight="251737088" behindDoc="0" locked="0" layoutInCell="1" allowOverlap="1" wp14:anchorId="7B79ED30" wp14:editId="12E3C203">
                <wp:simplePos x="0" y="0"/>
                <wp:positionH relativeFrom="column">
                  <wp:posOffset>-207818</wp:posOffset>
                </wp:positionH>
                <wp:positionV relativeFrom="paragraph">
                  <wp:posOffset>2858135</wp:posOffset>
                </wp:positionV>
                <wp:extent cx="7019291" cy="2692072"/>
                <wp:effectExtent l="0" t="0" r="0" b="0"/>
                <wp:wrapNone/>
                <wp:docPr id="259" name="Group 99"/>
                <wp:cNvGraphicFramePr/>
                <a:graphic xmlns:a="http://schemas.openxmlformats.org/drawingml/2006/main">
                  <a:graphicData uri="http://schemas.microsoft.com/office/word/2010/wordprocessingGroup">
                    <wpg:wgp>
                      <wpg:cNvGrpSpPr/>
                      <wpg:grpSpPr>
                        <a:xfrm>
                          <a:off x="0" y="0"/>
                          <a:ext cx="7019291" cy="2692072"/>
                          <a:chOff x="0" y="0"/>
                          <a:chExt cx="7019291" cy="2692072"/>
                        </a:xfrm>
                      </wpg:grpSpPr>
                      <wps:wsp>
                        <wps:cNvPr id="260" name="Rectangle 260"/>
                        <wps:cNvSpPr/>
                        <wps:spPr>
                          <a:xfrm>
                            <a:off x="23699" y="0"/>
                            <a:ext cx="6610827" cy="2306643"/>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1" name="Picture 261"/>
                          <pic:cNvPicPr>
                            <a:picLocks noChangeAspect="1"/>
                          </pic:cNvPicPr>
                        </pic:nvPicPr>
                        <pic:blipFill>
                          <a:blip r:embed="rId25"/>
                          <a:stretch>
                            <a:fillRect/>
                          </a:stretch>
                        </pic:blipFill>
                        <pic:spPr>
                          <a:xfrm>
                            <a:off x="109601" y="46978"/>
                            <a:ext cx="6318504" cy="2231136"/>
                          </a:xfrm>
                          <a:prstGeom prst="rect">
                            <a:avLst/>
                          </a:prstGeom>
                        </pic:spPr>
                      </pic:pic>
                      <wps:wsp>
                        <wps:cNvPr id="262" name="TextBox 36"/>
                        <wps:cNvSpPr txBox="1"/>
                        <wps:spPr>
                          <a:xfrm>
                            <a:off x="2395815" y="20506"/>
                            <a:ext cx="715102" cy="337892"/>
                          </a:xfrm>
                          <a:prstGeom prst="rect">
                            <a:avLst/>
                          </a:prstGeom>
                          <a:noFill/>
                        </wps:spPr>
                        <wps:txb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wps:txbx>
                        <wps:bodyPr wrap="square" rtlCol="0">
                          <a:noAutofit/>
                        </wps:bodyPr>
                      </wps:wsp>
                      <wps:wsp>
                        <wps:cNvPr id="263" name="TextBox 37"/>
                        <wps:cNvSpPr txBox="1"/>
                        <wps:spPr>
                          <a:xfrm>
                            <a:off x="4985525" y="364161"/>
                            <a:ext cx="715102" cy="337892"/>
                          </a:xfrm>
                          <a:prstGeom prst="rect">
                            <a:avLst/>
                          </a:prstGeom>
                          <a:noFill/>
                        </wps:spPr>
                        <wps:txb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wps:txbx>
                        <wps:bodyPr wrap="square" rtlCol="0">
                          <a:noAutofit/>
                        </wps:bodyPr>
                      </wps:wsp>
                      <wps:wsp>
                        <wps:cNvPr id="264" name="TextBox 38"/>
                        <wps:cNvSpPr txBox="1"/>
                        <wps:spPr>
                          <a:xfrm>
                            <a:off x="1660930" y="1147027"/>
                            <a:ext cx="715102" cy="337892"/>
                          </a:xfrm>
                          <a:prstGeom prst="rect">
                            <a:avLst/>
                          </a:prstGeom>
                          <a:noFill/>
                        </wps:spPr>
                        <wps:txb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wps:txbx>
                        <wps:bodyPr wrap="square" rtlCol="0">
                          <a:noAutofit/>
                        </wps:bodyPr>
                      </wps:wsp>
                      <wps:wsp>
                        <wps:cNvPr id="265" name="TextBox 39"/>
                        <wps:cNvSpPr txBox="1"/>
                        <wps:spPr>
                          <a:xfrm>
                            <a:off x="3538488" y="1150218"/>
                            <a:ext cx="715102" cy="337892"/>
                          </a:xfrm>
                          <a:prstGeom prst="rect">
                            <a:avLst/>
                          </a:prstGeom>
                          <a:noFill/>
                        </wps:spPr>
                        <wps:txb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wps:txbx>
                        <wps:bodyPr wrap="square" rtlCol="0">
                          <a:noAutofit/>
                        </wps:bodyPr>
                      </wps:wsp>
                      <wps:wsp>
                        <wps:cNvPr id="266" name="TextBox 40"/>
                        <wps:cNvSpPr txBox="1"/>
                        <wps:spPr>
                          <a:xfrm>
                            <a:off x="5398130" y="1151572"/>
                            <a:ext cx="715102" cy="337892"/>
                          </a:xfrm>
                          <a:prstGeom prst="rect">
                            <a:avLst/>
                          </a:prstGeom>
                          <a:noFill/>
                        </wps:spPr>
                        <wps:txb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wps:txbx>
                        <wps:bodyPr wrap="square" rtlCol="0">
                          <a:noAutofit/>
                        </wps:bodyPr>
                      </wps:wsp>
                      <wps:wsp>
                        <wps:cNvPr id="267" name="TextBox 41"/>
                        <wps:cNvSpPr txBox="1"/>
                        <wps:spPr>
                          <a:xfrm>
                            <a:off x="1425858" y="1873186"/>
                            <a:ext cx="715102" cy="337892"/>
                          </a:xfrm>
                          <a:prstGeom prst="rect">
                            <a:avLst/>
                          </a:prstGeom>
                          <a:noFill/>
                        </wps:spPr>
                        <wps:txb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wps:txbx>
                        <wps:bodyPr wrap="square" rtlCol="0">
                          <a:noAutofit/>
                        </wps:bodyPr>
                      </wps:wsp>
                      <wps:wsp>
                        <wps:cNvPr id="268" name="TextBox 42"/>
                        <wps:cNvSpPr txBox="1"/>
                        <wps:spPr>
                          <a:xfrm>
                            <a:off x="1448280" y="1448516"/>
                            <a:ext cx="3317345" cy="762719"/>
                          </a:xfrm>
                          <a:prstGeom prst="rect">
                            <a:avLst/>
                          </a:prstGeom>
                          <a:noFill/>
                        </wps:spPr>
                        <wps:txb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wps:txbx>
                        <wps:bodyPr wrap="square" rtlCol="0">
                          <a:noAutofit/>
                        </wps:bodyPr>
                      </wps:wsp>
                      <wps:wsp>
                        <wps:cNvPr id="269" name="Straight Arrow Connector 269"/>
                        <wps:cNvCnPr>
                          <a:cxnSpLocks/>
                        </wps:cNvCnPr>
                        <wps:spPr bwMode="auto">
                          <a:xfrm flipV="1">
                            <a:off x="4038638" y="1860379"/>
                            <a:ext cx="482128" cy="2161"/>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70" name="TextBox 44"/>
                        <wps:cNvSpPr txBox="1"/>
                        <wps:spPr>
                          <a:xfrm>
                            <a:off x="3701946" y="1431986"/>
                            <a:ext cx="3317345" cy="762719"/>
                          </a:xfrm>
                          <a:prstGeom prst="rect">
                            <a:avLst/>
                          </a:prstGeom>
                          <a:noFill/>
                        </wps:spPr>
                        <wps:txb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wps:txbx>
                        <wps:bodyPr wrap="square" rtlCol="0">
                          <a:noAutofit/>
                        </wps:bodyPr>
                      </wps:wsp>
                      <wps:wsp>
                        <wps:cNvPr id="271" name="TextBox 48"/>
                        <wps:cNvSpPr txBox="1"/>
                        <wps:spPr>
                          <a:xfrm>
                            <a:off x="828228" y="18545"/>
                            <a:ext cx="715102" cy="337892"/>
                          </a:xfrm>
                          <a:prstGeom prst="rect">
                            <a:avLst/>
                          </a:prstGeom>
                          <a:noFill/>
                        </wps:spPr>
                        <wps:txb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wps:txbx>
                        <wps:bodyPr wrap="square" rtlCol="0">
                          <a:noAutofit/>
                        </wps:bodyPr>
                      </wps:wsp>
                      <wps:wsp>
                        <wps:cNvPr id="272" name="Rectangle 272"/>
                        <wps:cNvSpPr/>
                        <wps:spPr>
                          <a:xfrm>
                            <a:off x="23700" y="2310774"/>
                            <a:ext cx="6612353" cy="3605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TextBox 53"/>
                        <wps:cNvSpPr txBox="1"/>
                        <wps:spPr>
                          <a:xfrm>
                            <a:off x="0" y="2272674"/>
                            <a:ext cx="6597426" cy="419398"/>
                          </a:xfrm>
                          <a:prstGeom prst="rect">
                            <a:avLst/>
                          </a:prstGeom>
                          <a:noFill/>
                        </wps:spPr>
                        <wps:txbx>
                          <w:txbxContent>
                            <w:p w14:paraId="783BF2AE" w14:textId="00E2AAA2" w:rsidR="005556DF" w:rsidRDefault="005556DF" w:rsidP="00164330">
                              <w:pPr>
                                <w:pStyle w:val="NormalWeb"/>
                                <w:spacing w:before="0" w:beforeAutospacing="0" w:after="0" w:afterAutospacing="0"/>
                                <w:jc w:val="both"/>
                              </w:pPr>
                              <w:bookmarkStart w:id="9"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374A94">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9"/>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79ED30" id="Group 99" o:spid="_x0000_s1093" style="position:absolute;left:0;text-align:left;margin-left:-16.35pt;margin-top:225.05pt;width:552.7pt;height:211.95pt;z-index:251737088;mso-width-relative:margin;mso-height-relative:margin" coordsize="70192,2692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">
                <v:rect id="Rectangle 260" o:spid="_x0000_s1094" style="position:absolute;left:236;width:66109;height:2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" fillcolor="#fcf4fa" strokecolor="black [3213]" strokeweight="1pt"/>
                <v:shape id="Picture 261" o:spid="_x0000_s1095" type="#_x0000_t75" style="position:absolute;left:1096;top:469;width:63185;height:22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">
                  <v:imagedata r:id="rId26" o:title=""/>
                </v:shape>
                <v:shape id="TextBox 36" o:spid="_x0000_s1096" type="#_x0000_t202" style="position:absolute;left:23958;top:205;width:715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v:textbox>
                </v:shape>
                <v:shape id="TextBox 37" o:spid="_x0000_s1097" type="#_x0000_t202" style="position:absolute;left:49855;top:364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" filled="f" stroked="f">
                  <v:textbo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v:textbox>
                </v:shape>
                <v:shape id="TextBox 38" o:spid="_x0000_s1098" type="#_x0000_t202" style="position:absolute;left:16609;top:11470;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v:textbox>
                </v:shape>
                <v:shape id="TextBox 39" o:spid="_x0000_s1099" type="#_x0000_t202" style="position:absolute;left:35384;top:11502;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v:textbox>
                </v:shape>
                <v:shape id="TextBox 40" o:spid="_x0000_s1100" type="#_x0000_t202" style="position:absolute;left:53981;top:1151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v:textbox>
                </v:shape>
                <v:shape id="TextBox 41" o:spid="_x0000_s1101" type="#_x0000_t202" style="position:absolute;left:14258;top:1873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v:textbox>
                </v:shape>
                <v:shape id="TextBox 42" o:spid="_x0000_s1102" type="#_x0000_t202" style="position:absolute;left:14482;top:14485;width:33174;height:7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v:textbox>
                </v:shape>
                <v:shape id="Straight Arrow Connector 269" o:spid="_x0000_s1103" type="#_x0000_t32" style="position:absolute;left:40386;top:18603;width:4821;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" filled="t" fillcolor="#4472c4 [3204]" strokecolor="black [3213]" strokeweight="2.5pt">
                  <v:stroke endarrow="block"/>
                  <v:shadow color="#e7e6e6 [3214]"/>
                  <o:lock v:ext="edit" shapetype="f"/>
                </v:shape>
                <v:shape id="TextBox 44" o:spid="_x0000_s1104" type="#_x0000_t202" style="position:absolute;left:37019;top:14319;width:33173;height:7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v:textbox>
                </v:shape>
                <v:shape id="TextBox 48" o:spid="_x0000_s1105" type="#_x0000_t202" style="position:absolute;left:8282;top:18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v:textbox>
                </v:shape>
                <v:rect id="Rectangle 272" o:spid="_x0000_s1106" style="position:absolute;left:237;top:23107;width:66123;height: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shape id="TextBox 53" o:spid="_x0000_s1107" type="#_x0000_t202" style="position:absolute;top:22726;width:65974;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783BF2AE" w14:textId="00E2AAA2" w:rsidR="005556DF" w:rsidRDefault="005556DF" w:rsidP="00164330">
                        <w:pPr>
                          <w:pStyle w:val="NormalWeb"/>
                          <w:spacing w:before="0" w:beforeAutospacing="0" w:after="0" w:afterAutospacing="0"/>
                          <w:jc w:val="both"/>
                        </w:pPr>
                        <w:bookmarkStart w:id="10"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374A94">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10"/>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v:textbox>
                </v:shape>
              </v:group>
            </w:pict>
          </mc:Fallback>
        </mc:AlternateContent>
      </w:r>
    </w:p>
    <w:p w14:paraId="6142B083" w14:textId="1AD17E14" w:rsidR="006C009F" w:rsidRDefault="006C009F" w:rsidP="00BD15AF">
      <w:pPr>
        <w:pStyle w:val="Body"/>
      </w:pPr>
    </w:p>
    <w:p w14:paraId="79C06767" w14:textId="77777777" w:rsidR="0023558C" w:rsidRDefault="0023558C" w:rsidP="00BD15AF">
      <w:pPr>
        <w:pStyle w:val="Body"/>
      </w:pPr>
    </w:p>
    <w:p w14:paraId="57C63D70" w14:textId="77777777" w:rsidR="0023558C" w:rsidRDefault="0023558C" w:rsidP="00BD15AF">
      <w:pPr>
        <w:pStyle w:val="Body"/>
      </w:pPr>
    </w:p>
    <w:p w14:paraId="23306E9D" w14:textId="77777777" w:rsidR="0023558C" w:rsidRDefault="0023558C" w:rsidP="00BD15AF">
      <w:pPr>
        <w:pStyle w:val="Body"/>
      </w:pPr>
    </w:p>
    <w:p w14:paraId="288A4EC4" w14:textId="77777777" w:rsidR="0023558C" w:rsidRDefault="0023558C" w:rsidP="00BD15AF">
      <w:pPr>
        <w:pStyle w:val="Body"/>
      </w:pPr>
    </w:p>
    <w:p w14:paraId="4D2A6F1B" w14:textId="77777777" w:rsidR="0023558C" w:rsidRDefault="0023558C" w:rsidP="00BD15AF">
      <w:pPr>
        <w:pStyle w:val="Body"/>
      </w:pPr>
    </w:p>
    <w:p w14:paraId="2EE55BF7" w14:textId="207A2720" w:rsidR="0023558C" w:rsidRDefault="0023558C" w:rsidP="00BD15AF">
      <w:pPr>
        <w:pStyle w:val="Body"/>
      </w:pPr>
    </w:p>
    <w:p w14:paraId="093BC83A" w14:textId="605EF7EB" w:rsidR="0023558C" w:rsidRDefault="0023558C" w:rsidP="00BD15AF">
      <w:pPr>
        <w:pStyle w:val="Body"/>
      </w:pPr>
    </w:p>
    <w:p w14:paraId="6B3EAC40" w14:textId="31765B02" w:rsidR="00BD15AF" w:rsidRDefault="00BD15AF" w:rsidP="00BD15AF">
      <w:pPr>
        <w:pStyle w:val="Body"/>
      </w:pPr>
      <w:r>
        <w:lastRenderedPageBreak/>
        <w:t>For each frequency peak found, we can use the phase differences between probes to fit the most likely toroidal mode number</w:t>
      </w:r>
      <w:r w:rsidR="0023558C">
        <w:t xml:space="preserve"> (</w:t>
      </w:r>
      <w:r w:rsidR="0023558C" w:rsidRPr="0023558C">
        <w:rPr>
          <w:szCs w:val="24"/>
        </w:rPr>
        <w:fldChar w:fldCharType="begin"/>
      </w:r>
      <w:r w:rsidR="0023558C" w:rsidRPr="0023558C">
        <w:rPr>
          <w:szCs w:val="24"/>
        </w:rPr>
        <w:instrText xml:space="preserve"> REF  _Ref483852600 \h \* lower \* MERGEFORMAT </w:instrText>
      </w:r>
      <w:r w:rsidR="0023558C" w:rsidRPr="0023558C">
        <w:rPr>
          <w:szCs w:val="24"/>
        </w:rPr>
      </w:r>
      <w:r w:rsidR="0023558C" w:rsidRPr="0023558C">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7</w:t>
      </w:r>
      <w:r w:rsidR="0023558C" w:rsidRPr="0023558C">
        <w:rPr>
          <w:szCs w:val="24"/>
        </w:rPr>
        <w:fldChar w:fldCharType="end"/>
      </w:r>
      <w:r w:rsidR="0023558C" w:rsidRPr="0023558C">
        <w:rPr>
          <w:szCs w:val="24"/>
        </w:rPr>
        <w:t xml:space="preserve"> and </w:t>
      </w:r>
      <w:r w:rsidR="0023558C" w:rsidRPr="0023558C">
        <w:rPr>
          <w:szCs w:val="24"/>
        </w:rPr>
        <w:fldChar w:fldCharType="begin"/>
      </w:r>
      <w:r w:rsidR="0023558C" w:rsidRPr="0023558C">
        <w:rPr>
          <w:szCs w:val="24"/>
        </w:rPr>
        <w:instrText xml:space="preserve"> REF  _Ref483852602 \h \* lower \* MERGEFORMAT </w:instrText>
      </w:r>
      <w:r w:rsidR="0023558C" w:rsidRPr="0023558C">
        <w:rPr>
          <w:szCs w:val="24"/>
        </w:rPr>
      </w:r>
      <w:r w:rsidR="0023558C" w:rsidRPr="0023558C">
        <w:rPr>
          <w:szCs w:val="24"/>
        </w:rPr>
        <w:fldChar w:fldCharType="separate"/>
      </w:r>
      <w:r w:rsidR="00374A94" w:rsidRPr="00374A94">
        <w:rPr>
          <w:rFonts w:eastAsia="Times New Roman" w:cstheme="minorBidi"/>
          <w:color w:val="000000"/>
          <w:kern w:val="24"/>
          <w:szCs w:val="24"/>
        </w:rPr>
        <w:t xml:space="preserve">figure </w:t>
      </w:r>
      <w:r w:rsidR="00374A94" w:rsidRPr="00374A94">
        <w:rPr>
          <w:rFonts w:eastAsia="Times New Roman" w:cstheme="minorBidi"/>
          <w:noProof/>
          <w:color w:val="000000"/>
          <w:kern w:val="24"/>
          <w:szCs w:val="24"/>
        </w:rPr>
        <w:t>8</w:t>
      </w:r>
      <w:r w:rsidR="0023558C" w:rsidRPr="0023558C">
        <w:rPr>
          <w:szCs w:val="24"/>
        </w:rPr>
        <w:fldChar w:fldCharType="end"/>
      </w:r>
      <w:r w:rsidR="0023558C">
        <w:t>)</w:t>
      </w:r>
      <w:r>
        <w:t>. For our example, we have one frequency peak at f = 70 kHz and anothe</w:t>
      </w:r>
      <w:r w:rsidR="0023558C">
        <w:t>r frequency peak at f = 77 kHz which leads to a toroidal mode number of 1 and 2, respectively.</w:t>
      </w:r>
    </w:p>
    <w:p w14:paraId="46ED2F9E" w14:textId="45D684B3" w:rsidR="0037072D" w:rsidRDefault="00C11194" w:rsidP="0037072D">
      <w:pPr>
        <w:pStyle w:val="Heading"/>
      </w:pPr>
      <w:r>
        <w:t>Data</w:t>
      </w:r>
    </w:p>
    <w:p w14:paraId="2F07ADFA" w14:textId="6FAF5F3D" w:rsidR="0037072D" w:rsidRDefault="0037072D" w:rsidP="0037072D">
      <w:pPr>
        <w:pStyle w:val="Subheading"/>
        <w:rPr>
          <w:sz w:val="24"/>
        </w:rPr>
      </w:pPr>
      <w:r>
        <w:rPr>
          <w:sz w:val="24"/>
        </w:rPr>
        <w:t>Clustering Analysis</w:t>
      </w:r>
    </w:p>
    <w:p w14:paraId="16924EA2" w14:textId="1BCFC452"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 xml:space="preserve">calculating the mean, and regrouping will iterate a set amount of times, or until a convergence criteria is reached. A more in-depth example of this process is given in Appendix B using the python </w:t>
      </w:r>
      <w:r w:rsidR="00CC06D1" w:rsidRPr="00F2420C">
        <w:rPr>
          <w:noProof/>
        </w:rPr>
        <mc:AlternateContent>
          <mc:Choice Requires="wpg">
            <w:drawing>
              <wp:anchor distT="0" distB="0" distL="114300" distR="114300" simplePos="0" relativeHeight="251426816" behindDoc="0" locked="0" layoutInCell="1" allowOverlap="1" wp14:anchorId="46311708" wp14:editId="0C74A873">
                <wp:simplePos x="0" y="0"/>
                <wp:positionH relativeFrom="margin">
                  <wp:posOffset>1716291</wp:posOffset>
                </wp:positionH>
                <wp:positionV relativeFrom="paragraph">
                  <wp:posOffset>17291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5309C09A"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108" style="position:absolute;left:0;text-align:left;margin-left:135.15pt;margin-top:136.15pt;width:329.15pt;height:242.5pt;z-index:251426816;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">
                <v:shape id="Graphic 4" o:spid="_x0000_s1109"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9" o:title="" croptop="4607f" cropbottom="2880f" cropleft="2958f"/>
                </v:shape>
                <v:rect id="Rectangle 23" o:spid="_x0000_s1110"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111"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112"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5309C09A"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C6D8B">
        <w:t>programming language.</w:t>
      </w:r>
      <w:r w:rsidR="00FD42C7">
        <w:t xml:space="preserve"> </w:t>
      </w:r>
    </w:p>
    <w:p w14:paraId="502E8C08" w14:textId="31E581D9" w:rsidR="00711C05" w:rsidRDefault="00711C05" w:rsidP="0037072D">
      <w:pPr>
        <w:pStyle w:val="Body"/>
        <w:rPr>
          <w:rFonts w:eastAsiaTheme="minorEastAsia"/>
        </w:rPr>
      </w:pPr>
      <w:r>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m clusters within periodic data (</w:t>
      </w:r>
      <w:r w:rsidR="00432ED6">
        <w:rPr>
          <w:color w:val="FF0000"/>
        </w:rPr>
        <w:t>make a plot</w:t>
      </w:r>
      <w:r w:rsidR="00DC02A4">
        <w:rPr>
          <w:color w:val="FF0000"/>
        </w:rPr>
        <w:t xml:space="preserve"> to illustrate this if time</w:t>
      </w:r>
      <w:r w:rsidR="00432ED6" w:rsidRPr="00432ED6">
        <w:t>)</w:t>
      </w:r>
      <w:r w:rsidR="00432ED6">
        <w:t>.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p>
    <w:p w14:paraId="0DA724B5" w14:textId="382AE89F" w:rsidR="00406371" w:rsidRPr="00E20808" w:rsidRDefault="00CA7B88" w:rsidP="0037072D">
      <w:pPr>
        <w:pStyle w:val="Body"/>
        <w:rPr>
          <w:rFonts w:eastAsiaTheme="minorEastAsia"/>
        </w:rPr>
      </w:pPr>
      <m:oMathPara>
        <m:oMath>
          <m:r>
            <m:rPr>
              <m:sty m:val="p"/>
            </m:rPr>
            <w:rPr>
              <w:rFonts w:ascii="Cambria Math" w:hAnsi="Cambria Math"/>
            </w:rPr>
            <w:lastRenderedPageBreak/>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p>
    <w:p w14:paraId="6BA35550" w14:textId="727267AF" w:rsidR="00FC734F" w:rsidRDefault="000014A5" w:rsidP="00E20808">
      <w:pPr>
        <w:pStyle w:val="Subheading"/>
      </w:pPr>
      <w:r>
        <w:t>Toroidal</w:t>
      </w:r>
      <w:r w:rsidR="002F5BE4">
        <w:t xml:space="preserve"> Analysis</w:t>
      </w:r>
      <w:r>
        <w:t xml:space="preserve"> and Verification</w:t>
      </w:r>
    </w:p>
    <w:p w14:paraId="2D1B943C" w14:textId="01F35449" w:rsidR="00D064CF" w:rsidRDefault="00C771EA" w:rsidP="0018724A">
      <w:pPr>
        <w:pStyle w:val="Body"/>
      </w:pPr>
      <w:r>
        <w:t xml:space="preserve">For this project, we decided to examine DIII-D shots numbered 159243 through 159257 </w:t>
      </w:r>
      <w:r w:rsidR="00106E22">
        <w:t xml:space="preserve">each with a time window from 300ms-1400ms. </w:t>
      </w:r>
      <w:r w:rsidR="00583F5B">
        <w:t xml:space="preserve">Timeseries probe data is collected </w:t>
      </w:r>
      <w:r w:rsidR="00406371">
        <w:t xml:space="preserve">and then segmented into very small overlapping time chunks where we then perform short time fourier transform (STFT) analysis. The STFT spectra is averaged for each time chunk and the highest peaks are selected from the spectra. High peaks within the spectra signify a prominent frequency at that time chunk. </w:t>
      </w:r>
    </w:p>
    <w:p w14:paraId="0294BB69" w14:textId="401BE2AB" w:rsidR="00106E22" w:rsidRDefault="00406371" w:rsidP="0018724A">
      <w:pPr>
        <w:pStyle w:val="Body"/>
      </w:pPr>
      <w:r>
        <w:t xml:space="preserve">The phase difference between each probe and a fixed reference probe is calculated </w:t>
      </w:r>
      <w:r w:rsidR="003559A5">
        <w:t>and is s</w:t>
      </w:r>
      <w:r w:rsidR="00693205">
        <w:t>aved in a phase difference array (PDA). Clustering analysis is then performed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processing threads simultaneously to dramatically decrease the amount of time required for each analysis run.</w:t>
      </w:r>
    </w:p>
    <w:p w14:paraId="12D26BCC" w14:textId="6EF52CB7" w:rsidR="00500A7E" w:rsidRDefault="00D44A42" w:rsidP="0018724A">
      <w:pPr>
        <w:pStyle w:val="Body"/>
        <w:rPr>
          <w:color w:val="FF0000"/>
        </w:rPr>
      </w:pPr>
      <w:r w:rsidRPr="00B26F7D">
        <w:rPr>
          <w:noProof/>
        </w:rPr>
        <mc:AlternateContent>
          <mc:Choice Requires="wpg">
            <w:drawing>
              <wp:anchor distT="0" distB="0" distL="114300" distR="114300" simplePos="0" relativeHeight="251728896" behindDoc="0" locked="0" layoutInCell="1" allowOverlap="1" wp14:anchorId="36FDA1C0" wp14:editId="406EF79F">
                <wp:simplePos x="0" y="0"/>
                <wp:positionH relativeFrom="column">
                  <wp:posOffset>2813330</wp:posOffset>
                </wp:positionH>
                <wp:positionV relativeFrom="paragraph">
                  <wp:posOffset>58928</wp:posOffset>
                </wp:positionV>
                <wp:extent cx="3169920" cy="4019550"/>
                <wp:effectExtent l="0" t="0" r="0" b="19050"/>
                <wp:wrapThrough wrapText="bothSides">
                  <wp:wrapPolygon edited="0">
                    <wp:start x="0" y="0"/>
                    <wp:lineTo x="0" y="21600"/>
                    <wp:lineTo x="21418" y="21600"/>
                    <wp:lineTo x="21418" y="0"/>
                    <wp:lineTo x="0" y="0"/>
                  </wp:wrapPolygon>
                </wp:wrapThrough>
                <wp:docPr id="129" name="Group 102"/>
                <wp:cNvGraphicFramePr/>
                <a:graphic xmlns:a="http://schemas.openxmlformats.org/drawingml/2006/main">
                  <a:graphicData uri="http://schemas.microsoft.com/office/word/2010/wordprocessingGroup">
                    <wpg:wgp>
                      <wpg:cNvGrpSpPr/>
                      <wpg:grpSpPr>
                        <a:xfrm>
                          <a:off x="0" y="0"/>
                          <a:ext cx="3169920" cy="4019550"/>
                          <a:chOff x="62773" y="0"/>
                          <a:chExt cx="3170012" cy="4020123"/>
                        </a:xfrm>
                      </wpg:grpSpPr>
                      <wpg:grpSp>
                        <wpg:cNvPr id="130" name="Group 130"/>
                        <wpg:cNvGrpSpPr/>
                        <wpg:grpSpPr>
                          <a:xfrm>
                            <a:off x="62773" y="66893"/>
                            <a:ext cx="3024292" cy="1652796"/>
                            <a:chOff x="62773" y="66893"/>
                            <a:chExt cx="3024292" cy="1652796"/>
                          </a:xfrm>
                        </wpg:grpSpPr>
                        <pic:pic xmlns:pic="http://schemas.openxmlformats.org/drawingml/2006/picture">
                          <pic:nvPicPr>
                            <pic:cNvPr id="131" name="Picture 131"/>
                            <pic:cNvPicPr>
                              <a:picLocks noChangeAspect="1"/>
                            </pic:cNvPicPr>
                          </pic:nvPicPr>
                          <pic:blipFill rotWithShape="1">
                            <a:blip r:embed="rId30" cstate="print">
                              <a:extLst>
                                <a:ext uri="{28A0092B-C50C-407E-A947-70E740481C1C}">
                                  <a14:useLocalDpi xmlns:a14="http://schemas.microsoft.com/office/drawing/2010/main" val="0"/>
                                </a:ext>
                              </a:extLst>
                            </a:blip>
                            <a:srcRect l="9003" t="8889" r="8844" b="4353"/>
                            <a:stretch/>
                          </pic:blipFill>
                          <pic:spPr>
                            <a:xfrm>
                              <a:off x="62773" y="66893"/>
                              <a:ext cx="3024292" cy="1652796"/>
                            </a:xfrm>
                            <a:prstGeom prst="rect">
                              <a:avLst/>
                            </a:prstGeom>
                          </pic:spPr>
                        </pic:pic>
                        <wpg:grpSp>
                          <wpg:cNvPr id="132" name="Group 132"/>
                          <wpg:cNvGrpSpPr/>
                          <wpg:grpSpPr>
                            <a:xfrm>
                              <a:off x="336808" y="253540"/>
                              <a:ext cx="2452429" cy="1386442"/>
                              <a:chOff x="336808" y="253540"/>
                              <a:chExt cx="2452429" cy="1386442"/>
                            </a:xfrm>
                          </wpg:grpSpPr>
                          <wpg:grpSp>
                            <wpg:cNvPr id="133" name="Group 133"/>
                            <wpg:cNvGrpSpPr/>
                            <wpg:grpSpPr>
                              <a:xfrm>
                                <a:off x="1302871" y="253540"/>
                                <a:ext cx="1486366" cy="521878"/>
                                <a:chOff x="1302871" y="253540"/>
                                <a:chExt cx="1486366" cy="521878"/>
                              </a:xfrm>
                            </wpg:grpSpPr>
                            <wps:wsp>
                              <wps:cNvPr id="134" name="Oval 134"/>
                              <wps:cNvSpPr/>
                              <wps:spPr>
                                <a:xfrm>
                                  <a:off x="1302871" y="65730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a:cxnSpLocks/>
                                <a:endCxn id="4294967295" idx="7"/>
                              </wps:cNvCnPr>
                              <wps:spPr>
                                <a:xfrm flipH="1">
                                  <a:off x="1727670" y="39206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TextBox 99"/>
                              <wps:cNvSpPr txBox="1"/>
                              <wps:spPr>
                                <a:xfrm>
                                  <a:off x="2106612" y="253540"/>
                                  <a:ext cx="682625" cy="277495"/>
                                </a:xfrm>
                                <a:prstGeom prst="rect">
                                  <a:avLst/>
                                </a:prstGeom>
                                <a:noFill/>
                              </wps:spPr>
                              <wps:txbx>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37" name="Group 137"/>
                            <wpg:cNvGrpSpPr/>
                            <wpg:grpSpPr>
                              <a:xfrm>
                                <a:off x="336808" y="375525"/>
                                <a:ext cx="1192920" cy="535403"/>
                                <a:chOff x="336808" y="375525"/>
                                <a:chExt cx="1192920" cy="535403"/>
                              </a:xfrm>
                            </wpg:grpSpPr>
                            <wps:wsp>
                              <wps:cNvPr id="138" name="Oval 138"/>
                              <wps:cNvSpPr/>
                              <wps:spPr>
                                <a:xfrm>
                                  <a:off x="1236834" y="77072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a:cxnSpLocks/>
                                <a:endCxn id="4294967295" idx="1"/>
                              </wps:cNvCnPr>
                              <wps:spPr>
                                <a:xfrm>
                                  <a:off x="935660" y="51406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TextBox 96"/>
                              <wps:cNvSpPr txBox="1"/>
                              <wps:spPr>
                                <a:xfrm>
                                  <a:off x="336808" y="375525"/>
                                  <a:ext cx="682625" cy="277495"/>
                                </a:xfrm>
                                <a:prstGeom prst="rect">
                                  <a:avLst/>
                                </a:prstGeom>
                                <a:noFill/>
                              </wps:spPr>
                              <wps:txbx>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41" name="Group 141"/>
                            <wpg:cNvGrpSpPr/>
                            <wpg:grpSpPr>
                              <a:xfrm>
                                <a:off x="336808" y="1051969"/>
                                <a:ext cx="1295313" cy="277495"/>
                                <a:chOff x="336808" y="1051969"/>
                                <a:chExt cx="1295313" cy="277495"/>
                              </a:xfrm>
                            </wpg:grpSpPr>
                            <wps:wsp>
                              <wps:cNvPr id="142" name="Oval 142"/>
                              <wps:cNvSpPr/>
                              <wps:spPr>
                                <a:xfrm>
                                  <a:off x="1405405" y="107094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a:cxnSpLocks/>
                                <a:endCxn id="4294967295" idx="2"/>
                              </wps:cNvCnPr>
                              <wps:spPr>
                                <a:xfrm flipV="1">
                                  <a:off x="1032187" y="115453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Box 93"/>
                              <wps:cNvSpPr txBox="1"/>
                              <wps:spPr>
                                <a:xfrm>
                                  <a:off x="336808" y="1051969"/>
                                  <a:ext cx="774065" cy="277495"/>
                                </a:xfrm>
                                <a:prstGeom prst="rect">
                                  <a:avLst/>
                                </a:prstGeom>
                                <a:noFill/>
                              </wps:spPr>
                              <wps:txbx>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45" name="Group 145"/>
                            <wpg:cNvGrpSpPr/>
                            <wpg:grpSpPr>
                              <a:xfrm>
                                <a:off x="1341246" y="1270339"/>
                                <a:ext cx="1209536" cy="369643"/>
                                <a:chOff x="1341246" y="1270339"/>
                                <a:chExt cx="1209536" cy="369643"/>
                              </a:xfrm>
                            </wpg:grpSpPr>
                            <wps:wsp>
                              <wps:cNvPr id="146" name="Oval 146"/>
                              <wps:cNvSpPr/>
                              <wps:spPr>
                                <a:xfrm>
                                  <a:off x="1341246" y="127033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cxnSpLocks/>
                                <a:endCxn id="4294967295" idx="5"/>
                              </wps:cNvCnPr>
                              <wps:spPr>
                                <a:xfrm flipH="1" flipV="1">
                                  <a:off x="1451376" y="136317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Box 90"/>
                              <wps:cNvSpPr txBox="1"/>
                              <wps:spPr>
                                <a:xfrm>
                                  <a:off x="1768462" y="1362487"/>
                                  <a:ext cx="782320" cy="277495"/>
                                </a:xfrm>
                                <a:prstGeom prst="rect">
                                  <a:avLst/>
                                </a:prstGeom>
                                <a:noFill/>
                              </wps:spPr>
                              <wps:txbx>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g:grpSp>
                        <wpg:cNvPr id="149" name="Group 149"/>
                        <wpg:cNvGrpSpPr/>
                        <wpg:grpSpPr>
                          <a:xfrm>
                            <a:off x="62773" y="1715731"/>
                            <a:ext cx="3024292" cy="1655064"/>
                            <a:chOff x="62773" y="1715731"/>
                            <a:chExt cx="3024292" cy="1655064"/>
                          </a:xfrm>
                        </wpg:grpSpPr>
                        <pic:pic xmlns:pic="http://schemas.openxmlformats.org/drawingml/2006/picture">
                          <pic:nvPicPr>
                            <pic:cNvPr id="150" name="Picture 150" descr="A close up of a map&#10;&#10;Description generated with high confidence"/>
                            <pic:cNvPicPr>
                              <a:picLocks noChangeAspect="1"/>
                            </pic:cNvPicPr>
                          </pic:nvPicPr>
                          <pic:blipFill rotWithShape="1">
                            <a:blip r:embed="rId31" cstate="print">
                              <a:extLst>
                                <a:ext uri="{28A0092B-C50C-407E-A947-70E740481C1C}">
                                  <a14:useLocalDpi xmlns:a14="http://schemas.microsoft.com/office/drawing/2010/main" val="0"/>
                                </a:ext>
                              </a:extLst>
                            </a:blip>
                            <a:srcRect l="8943" t="9228" r="8903" b="4630"/>
                            <a:stretch/>
                          </pic:blipFill>
                          <pic:spPr>
                            <a:xfrm>
                              <a:off x="62773" y="1715731"/>
                              <a:ext cx="3024292" cy="1655064"/>
                            </a:xfrm>
                            <a:prstGeom prst="rect">
                              <a:avLst/>
                            </a:prstGeom>
                          </pic:spPr>
                        </pic:pic>
                        <wpg:grpSp>
                          <wpg:cNvPr id="151" name="Group 151"/>
                          <wpg:cNvGrpSpPr/>
                          <wpg:grpSpPr>
                            <a:xfrm>
                              <a:off x="336808" y="1898038"/>
                              <a:ext cx="2452429" cy="1386443"/>
                              <a:chOff x="336808" y="1898038"/>
                              <a:chExt cx="2452429" cy="1386443"/>
                            </a:xfrm>
                          </wpg:grpSpPr>
                          <wpg:grpSp>
                            <wpg:cNvPr id="152" name="Group 152"/>
                            <wpg:cNvGrpSpPr/>
                            <wpg:grpSpPr>
                              <a:xfrm>
                                <a:off x="1302871" y="1898038"/>
                                <a:ext cx="1486366" cy="522030"/>
                                <a:chOff x="1302871" y="1898038"/>
                                <a:chExt cx="1486366" cy="522030"/>
                              </a:xfrm>
                            </wpg:grpSpPr>
                            <wps:wsp>
                              <wps:cNvPr id="153" name="Oval 153"/>
                              <wps:cNvSpPr/>
                              <wps:spPr>
                                <a:xfrm>
                                  <a:off x="1302871" y="230195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a:cxnSpLocks/>
                                <a:endCxn id="4294967295" idx="7"/>
                              </wps:cNvCnPr>
                              <wps:spPr>
                                <a:xfrm flipH="1">
                                  <a:off x="1727670" y="203671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 name="TextBox 26"/>
                              <wps:cNvSpPr txBox="1"/>
                              <wps:spPr>
                                <a:xfrm>
                                  <a:off x="2106612" y="1898038"/>
                                  <a:ext cx="682625" cy="277495"/>
                                </a:xfrm>
                                <a:prstGeom prst="rect">
                                  <a:avLst/>
                                </a:prstGeom>
                                <a:noFill/>
                              </wps:spPr>
                              <wps:txbx>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56" name="Group 156"/>
                            <wpg:cNvGrpSpPr/>
                            <wpg:grpSpPr>
                              <a:xfrm>
                                <a:off x="336808" y="2020024"/>
                                <a:ext cx="1192920" cy="535554"/>
                                <a:chOff x="336808" y="2020024"/>
                                <a:chExt cx="1192920" cy="535554"/>
                              </a:xfrm>
                            </wpg:grpSpPr>
                            <wps:wsp>
                              <wps:cNvPr id="157" name="Oval 157"/>
                              <wps:cNvSpPr/>
                              <wps:spPr>
                                <a:xfrm>
                                  <a:off x="1236834" y="241537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Straight Arrow Connector 158"/>
                              <wps:cNvCnPr>
                                <a:cxnSpLocks/>
                                <a:endCxn id="4294967295" idx="1"/>
                              </wps:cNvCnPr>
                              <wps:spPr>
                                <a:xfrm>
                                  <a:off x="935660" y="215871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9" name="TextBox 30"/>
                              <wps:cNvSpPr txBox="1"/>
                              <wps:spPr>
                                <a:xfrm>
                                  <a:off x="336808" y="2020024"/>
                                  <a:ext cx="682625" cy="277495"/>
                                </a:xfrm>
                                <a:prstGeom prst="rect">
                                  <a:avLst/>
                                </a:prstGeom>
                                <a:noFill/>
                              </wps:spPr>
                              <wps:txbx>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60" name="Group 160"/>
                            <wpg:cNvGrpSpPr/>
                            <wpg:grpSpPr>
                              <a:xfrm>
                                <a:off x="336808" y="2696468"/>
                                <a:ext cx="1295313" cy="277495"/>
                                <a:chOff x="336808" y="2696468"/>
                                <a:chExt cx="1295313" cy="277495"/>
                              </a:xfrm>
                            </wpg:grpSpPr>
                            <wps:wsp>
                              <wps:cNvPr id="161" name="Oval 161"/>
                              <wps:cNvSpPr/>
                              <wps:spPr>
                                <a:xfrm>
                                  <a:off x="1405405" y="271559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a:cxnSpLocks/>
                                <a:endCxn id="4294967295" idx="2"/>
                              </wps:cNvCnPr>
                              <wps:spPr>
                                <a:xfrm flipV="1">
                                  <a:off x="1032187" y="279918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TextBox 34"/>
                              <wps:cNvSpPr txBox="1"/>
                              <wps:spPr>
                                <a:xfrm>
                                  <a:off x="336808" y="2696468"/>
                                  <a:ext cx="774065" cy="277495"/>
                                </a:xfrm>
                                <a:prstGeom prst="rect">
                                  <a:avLst/>
                                </a:prstGeom>
                                <a:noFill/>
                              </wps:spPr>
                              <wps:txbx>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64" name="Group 164"/>
                            <wpg:cNvGrpSpPr/>
                            <wpg:grpSpPr>
                              <a:xfrm>
                                <a:off x="1341246" y="2914989"/>
                                <a:ext cx="1209536" cy="369492"/>
                                <a:chOff x="1341246" y="2914989"/>
                                <a:chExt cx="1209536" cy="369492"/>
                              </a:xfrm>
                            </wpg:grpSpPr>
                            <wps:wsp>
                              <wps:cNvPr id="165" name="Oval 165"/>
                              <wps:cNvSpPr/>
                              <wps:spPr>
                                <a:xfrm>
                                  <a:off x="1341246" y="291498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Straight Arrow Connector 166"/>
                              <wps:cNvCnPr>
                                <a:cxnSpLocks/>
                                <a:endCxn id="4294967295" idx="5"/>
                              </wps:cNvCnPr>
                              <wps:spPr>
                                <a:xfrm flipH="1" flipV="1">
                                  <a:off x="1451376" y="300782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 name="TextBox 43"/>
                              <wps:cNvSpPr txBox="1"/>
                              <wps:spPr>
                                <a:xfrm>
                                  <a:off x="1768462" y="3006986"/>
                                  <a:ext cx="782320" cy="277495"/>
                                </a:xfrm>
                                <a:prstGeom prst="rect">
                                  <a:avLst/>
                                </a:prstGeom>
                                <a:noFill/>
                              </wps:spPr>
                              <wps:txbx>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s:wsp>
                        <wps:cNvPr id="168" name="Rectangle 168"/>
                        <wps:cNvSpPr/>
                        <wps:spPr>
                          <a:xfrm>
                            <a:off x="62774" y="0"/>
                            <a:ext cx="3136109" cy="4020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Straight Connector 169"/>
                        <wps:cNvCnPr>
                          <a:cxnSpLocks/>
                        </wps:cNvCnPr>
                        <wps:spPr>
                          <a:xfrm>
                            <a:off x="62774" y="3367620"/>
                            <a:ext cx="313610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 name="TextBox 61"/>
                        <wps:cNvSpPr txBox="1"/>
                        <wps:spPr>
                          <a:xfrm>
                            <a:off x="62773" y="3318079"/>
                            <a:ext cx="3170012" cy="675640"/>
                          </a:xfrm>
                          <a:prstGeom prst="rect">
                            <a:avLst/>
                          </a:prstGeom>
                          <a:noFill/>
                        </wps:spPr>
                        <wps:txbx>
                          <w:txbxContent>
                            <w:p w14:paraId="47A22794" w14:textId="7541B1F5" w:rsidR="005556DF" w:rsidRDefault="005556DF" w:rsidP="00B26F7D">
                              <w:pPr>
                                <w:pStyle w:val="NormalWeb"/>
                                <w:spacing w:before="0" w:beforeAutospacing="0" w:after="0" w:afterAutospacing="0"/>
                                <w:jc w:val="both"/>
                              </w:pPr>
                              <w:bookmarkStart w:id="11"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0</w:t>
                              </w:r>
                              <w:r>
                                <w:rPr>
                                  <w:color w:val="000000" w:themeColor="text1"/>
                                  <w:kern w:val="24"/>
                                  <w:sz w:val="20"/>
                                  <w:szCs w:val="20"/>
                                </w:rPr>
                                <w:fldChar w:fldCharType="end"/>
                              </w:r>
                              <w:bookmarkEnd w:id="11"/>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FDA1C0" id="Group 102" o:spid="_x0000_s1113" style="position:absolute;left:0;text-align:left;margin-left:221.5pt;margin-top:4.65pt;width:249.6pt;height:316.5pt;z-index:251728896;mso-width-relative:margin;mso-height-relative:margin" coordorigin="627" coordsize="31700,40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">
                <v:group id="Group 130" o:spid="_x0000_s1114" style="position:absolute;left:627;top:668;width:30243;height:16528" coordorigin="627,668" coordsize="30242,1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15" type="#_x0000_t75" style="position:absolute;left:627;top:668;width:30243;height:16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">
                    <v:imagedata r:id="rId32" o:title="" croptop="5825f" cropbottom="2853f" cropleft="5900f" cropright="5796f"/>
                  </v:shape>
                  <v:group id="Group 132" o:spid="_x0000_s1116" style="position:absolute;left:3368;top:2535;width:24524;height:13864" coordorigin="3368,2535"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3" o:spid="_x0000_s1117" style="position:absolute;left:13028;top:2535;width:14864;height:5219" coordorigin="13028,2535" coordsize="14863,5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oval id="Oval 134" o:spid="_x0000_s1118" style="position:absolute;left:13028;top:6573;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" fillcolor="#bfbfbf [2412]" strokecolor="#0d0d0d [3069]" strokeweight="1.5pt">
                        <v:fill opacity="30840f"/>
                        <v:stroke joinstyle="miter"/>
                      </v:oval>
                      <v:shape id="Straight Arrow Connector 135" o:spid="_x0000_s1119" type="#_x0000_t32" style="position:absolute;left:17276;top:3920;width:4563;height:2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" strokecolor="black [3213]" strokeweight="1.5pt">
                        <v:stroke endarrow="block" joinstyle="miter"/>
                        <o:lock v:ext="edit" shapetype="f"/>
                      </v:shape>
                      <v:shape id="TextBox 99" o:spid="_x0000_s1120" type="#_x0000_t202" style="position:absolute;left:21066;top:253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" filled="f" stroked="f">
                        <v:textbox style="mso-fit-shape-to-text:t">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37" o:spid="_x0000_s1121" style="position:absolute;left:3368;top:3755;width:11929;height:5354" coordorigin="3368,3755" coordsize="11929,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oval id="Oval 138" o:spid="_x0000_s1122" style="position:absolute;left:12368;top:7707;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" fillcolor="#bfbfbf [2412]" strokecolor="#0d0d0d [3069]" strokeweight="1.5pt">
                        <v:fill opacity="30840f"/>
                        <v:stroke joinstyle="miter"/>
                      </v:oval>
                      <v:shape id="Straight Arrow Connector 139" o:spid="_x0000_s1123" type="#_x0000_t32" style="position:absolute;left:9356;top:5140;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" strokecolor="black [3213]" strokeweight="1.5pt">
                        <v:stroke endarrow="block" joinstyle="miter"/>
                        <o:lock v:ext="edit" shapetype="f"/>
                      </v:shape>
                      <v:shape id="TextBox 96" o:spid="_x0000_s1124" type="#_x0000_t202" style="position:absolute;left:3368;top:375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" filled="f" stroked="f">
                        <v:textbox style="mso-fit-shape-to-text:t">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41" o:spid="_x0000_s1125" style="position:absolute;left:3368;top:10519;width:12953;height:2775" coordorigin="3368,10519"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oval id="Oval 142" o:spid="_x0000_s1126" style="position:absolute;left:14054;top:10709;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" fillcolor="#bfbfbf [2412]" strokecolor="#0d0d0d [3069]" strokeweight="1.5pt">
                        <v:fill opacity="30840f"/>
                        <v:stroke joinstyle="miter"/>
                      </v:oval>
                      <v:shape id="Straight Arrow Connector 143" o:spid="_x0000_s1127" type="#_x0000_t32" style="position:absolute;left:10321;top:11545;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" strokecolor="black [3213]" strokeweight="1.5pt">
                        <v:stroke endarrow="block" joinstyle="miter"/>
                        <o:lock v:ext="edit" shapetype="f"/>
                      </v:shape>
                      <v:shape id="TextBox 93" o:spid="_x0000_s1128" type="#_x0000_t202" style="position:absolute;left:3368;top:10519;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45" o:spid="_x0000_s1129" style="position:absolute;left:13412;top:12703;width:12095;height:3696" coordorigin="13412,12703" coordsize="12095,3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Oval 146" o:spid="_x0000_s1130" style="position:absolute;left:13412;top:12703;width:1290;height: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" fillcolor="#bfbfbf [2412]" strokecolor="#0d0d0d [3069]" strokeweight="1.5pt">
                        <v:fill opacity="30840f"/>
                        <v:stroke joinstyle="miter"/>
                      </v:oval>
                      <v:shape id="Straight Arrow Connector 147" o:spid="_x0000_s1131" type="#_x0000_t32" style="position:absolute;left:14513;top:13631;width:4085;height:13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" strokecolor="black [3213]" strokeweight="1.5pt">
                        <v:stroke endarrow="block" joinstyle="miter"/>
                        <o:lock v:ext="edit" shapetype="f"/>
                      </v:shape>
                      <v:shape id="TextBox 90" o:spid="_x0000_s1132" type="#_x0000_t202" style="position:absolute;left:17684;top:13624;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c/wwAAANwAAAAPAAAAZHJzL2Rvd25yZXYueG1sRI9BT8Mw&#10;DIXvSPsPkSdxY+kQ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9sgHP8MAAADcAAAADwAA&#10;AAAAAAAAAAAAAAAHAgAAZHJzL2Rvd25yZXYueG1sUEsFBgAAAAADAAMAtwAAAPcCAAAAAA==&#10;" filled="f" stroked="f">
                        <v:textbox style="mso-fit-shape-to-text:t">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group id="Group 149" o:spid="_x0000_s1133" style="position:absolute;left:627;top:17157;width:30243;height:16550" coordorigin="627,17157" coordsize="30242,1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Picture 150" o:spid="_x0000_s1134" type="#_x0000_t75" alt="A close up of a map&#10;&#10;Description generated with high confidence" style="position:absolute;left:627;top:17157;width:30243;height:16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">
                    <v:imagedata r:id="rId33" o:title="A close up of a map&#10;&#10;Description generated with high confidence" croptop="6048f" cropbottom="3034f" cropleft="5861f" cropright="5835f"/>
                  </v:shape>
                  <v:group id="Group 151" o:spid="_x0000_s1135" style="position:absolute;left:3368;top:18980;width:24524;height:13864" coordorigin="3368,18980"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Group 152" o:spid="_x0000_s1136" style="position:absolute;left:13028;top:18980;width:14864;height:5220" coordorigin="13028,18980" coordsize="14863,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oval id="Oval 153" o:spid="_x0000_s1137" style="position:absolute;left:13028;top:23019;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" fillcolor="#bfbfbf [2412]" strokecolor="#0d0d0d [3069]" strokeweight="1.5pt">
                        <v:fill opacity="30840f"/>
                        <v:stroke joinstyle="miter"/>
                      </v:oval>
                      <v:shape id="Straight Arrow Connector 154" o:spid="_x0000_s1138" type="#_x0000_t32" style="position:absolute;left:17276;top:20367;width:4563;height:28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" strokecolor="black [3213]" strokeweight="1.5pt">
                        <v:stroke endarrow="block" joinstyle="miter"/>
                        <o:lock v:ext="edit" shapetype="f"/>
                      </v:shape>
                      <v:shape id="TextBox 26" o:spid="_x0000_s1139" type="#_x0000_t202" style="position:absolute;left:21066;top:1898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" filled="f" stroked="f">
                        <v:textbox style="mso-fit-shape-to-text:t">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56" o:spid="_x0000_s1140" style="position:absolute;left:3368;top:20200;width:11929;height:5355" coordorigin="3368,20200" coordsize="11929,5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oval id="Oval 157" o:spid="_x0000_s1141" style="position:absolute;left:12368;top:24153;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" fillcolor="#bfbfbf [2412]" strokecolor="#0d0d0d [3069]" strokeweight="1.5pt">
                        <v:fill opacity="30840f"/>
                        <v:stroke joinstyle="miter"/>
                      </v:oval>
                      <v:shape id="Straight Arrow Connector 158" o:spid="_x0000_s1142" type="#_x0000_t32" style="position:absolute;left:9356;top:21587;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" strokecolor="black [3213]" strokeweight="1.5pt">
                        <v:stroke endarrow="block" joinstyle="miter"/>
                        <o:lock v:ext="edit" shapetype="f"/>
                      </v:shape>
                      <v:shape id="TextBox 30" o:spid="_x0000_s1143" type="#_x0000_t202" style="position:absolute;left:3368;top:2020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" filled="f" stroked="f">
                        <v:textbox style="mso-fit-shape-to-text:t">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60" o:spid="_x0000_s1144" style="position:absolute;left:3368;top:26964;width:12953;height:2775" coordorigin="3368,26964"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oval id="Oval 161" o:spid="_x0000_s1145" style="position:absolute;left:14054;top:27155;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" fillcolor="#bfbfbf [2412]" strokecolor="#0d0d0d [3069]" strokeweight="1.5pt">
                        <v:fill opacity="30840f"/>
                        <v:stroke joinstyle="miter"/>
                      </v:oval>
                      <v:shape id="Straight Arrow Connector 162" o:spid="_x0000_s1146" type="#_x0000_t32" style="position:absolute;left:10321;top:27991;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" strokecolor="black [3213]" strokeweight="1.5pt">
                        <v:stroke endarrow="block" joinstyle="miter"/>
                        <o:lock v:ext="edit" shapetype="f"/>
                      </v:shape>
                      <v:shape id="TextBox 34" o:spid="_x0000_s1147" type="#_x0000_t202" style="position:absolute;left:3368;top:26964;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" filled="f" stroked="f">
                        <v:textbox style="mso-fit-shape-to-text:t">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64" o:spid="_x0000_s1148" style="position:absolute;left:13412;top:29149;width:12095;height:3695" coordorigin="13412,29149" coordsize="12095,3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oval id="Oval 165" o:spid="_x0000_s1149" style="position:absolute;left:13412;top:29149;width:1290;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" fillcolor="#bfbfbf [2412]" strokecolor="#0d0d0d [3069]" strokeweight="1.5pt">
                        <v:fill opacity="30840f"/>
                        <v:stroke joinstyle="miter"/>
                      </v:oval>
                      <v:shape id="Straight Arrow Connector 166" o:spid="_x0000_s1150" type="#_x0000_t32" style="position:absolute;left:14513;top:30078;width:4085;height:13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" strokecolor="black [3213]" strokeweight="1.5pt">
                        <v:stroke endarrow="block" joinstyle="miter"/>
                        <o:lock v:ext="edit" shapetype="f"/>
                      </v:shape>
                      <v:shape id="TextBox 43" o:spid="_x0000_s1151" type="#_x0000_t202" style="position:absolute;left:17684;top:30069;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rect id="Rectangle 168" o:spid="_x0000_s1152" style="position:absolute;left:627;width:31361;height:40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line id="Straight Connector 169" o:spid="_x0000_s1153" style="position:absolute;visibility:visible;mso-wrap-style:square" from="627,33676" to="31988,33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" strokecolor="black [3213]" strokeweight="1pt">
                  <v:stroke joinstyle="miter"/>
                  <o:lock v:ext="edit" shapetype="f"/>
                </v:line>
                <v:shape id="TextBox 61" o:spid="_x0000_s1154" type="#_x0000_t202" style="position:absolute;left:627;top:33180;width:31700;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" filled="f" stroked="f">
                  <v:textbox style="mso-fit-shape-to-text:t">
                    <w:txbxContent>
                      <w:p w14:paraId="47A22794" w14:textId="7541B1F5" w:rsidR="005556DF" w:rsidRDefault="005556DF" w:rsidP="00B26F7D">
                        <w:pPr>
                          <w:pStyle w:val="NormalWeb"/>
                          <w:spacing w:before="0" w:beforeAutospacing="0" w:after="0" w:afterAutospacing="0"/>
                          <w:jc w:val="both"/>
                        </w:pPr>
                        <w:bookmarkStart w:id="12"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0</w:t>
                        </w:r>
                        <w:r>
                          <w:rPr>
                            <w:color w:val="000000" w:themeColor="text1"/>
                            <w:kern w:val="24"/>
                            <w:sz w:val="20"/>
                            <w:szCs w:val="20"/>
                          </w:rPr>
                          <w:fldChar w:fldCharType="end"/>
                        </w:r>
                        <w:bookmarkEnd w:id="12"/>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v:textbox>
                </v:shape>
                <w10:wrap type="through"/>
              </v:group>
            </w:pict>
          </mc:Fallback>
        </mc:AlternateContent>
      </w:r>
      <w:r w:rsidR="0018724A">
        <w:t xml:space="preserve">After each shot is analyzed, clustered, and filtered, we </w:t>
      </w:r>
      <w:r w:rsidR="00B72859">
        <w:t xml:space="preserve">perform the clustering algorithms again on </w:t>
      </w:r>
      <w:r w:rsidR="00125BF2">
        <w:rPr>
          <w:i/>
        </w:rPr>
        <w:t>all</w:t>
      </w:r>
      <w:r w:rsidR="00B72859">
        <w:t xml:space="preserve"> the shots at once</w:t>
      </w:r>
      <w:r w:rsidR="00125BF2">
        <w:t xml:space="preserve">. A typical run of the analysis algorithm clustering every shot at once (without first clustering and filtering individual shots) can take upwards of </w:t>
      </w:r>
      <w:r w:rsidR="00125BF2">
        <w:rPr>
          <w:i/>
        </w:rPr>
        <w:t xml:space="preserve">80 </w:t>
      </w:r>
      <w:r w:rsidR="00125BF2">
        <w:t xml:space="preserve">GB of memory! By going through the trouble of clustering, un-clustering, and then re-clustering, we can bring down the memory usage to a </w:t>
      </w:r>
      <w:r w:rsidR="00A01C16">
        <w:t xml:space="preserve">much </w:t>
      </w:r>
      <w:r w:rsidR="00125BF2">
        <w:t>more modest 20-40 GB.</w:t>
      </w:r>
      <w:r w:rsidR="00A01C16">
        <w:t xml:space="preserve"> </w:t>
      </w:r>
      <w:r w:rsidR="00A01C16">
        <w:rPr>
          <w:color w:val="FF0000"/>
        </w:rPr>
        <w:t xml:space="preserve">In summary, talk about reducing memory footprint of program and think of suggestions that may help. </w:t>
      </w:r>
    </w:p>
    <w:p w14:paraId="3BA64691" w14:textId="68CF9208" w:rsidR="005D7DAC" w:rsidRPr="00C11194" w:rsidRDefault="00D064CF" w:rsidP="0018724A">
      <w:pPr>
        <w:pStyle w:val="Body"/>
        <w:rPr>
          <w:color w:val="FF0000"/>
        </w:rPr>
      </w:pPr>
      <w:r>
        <w:t>When developing a new method, it is in good practice to routinely test the method on a sample set of data where the outcome is already known. This becomes increasingly more important as the comple</w:t>
      </w:r>
      <w:r w:rsidR="001E20AF">
        <w:t xml:space="preserve">xity of your problem increases. For this reason, we check to see that different toroidal mode numbers </w:t>
      </w:r>
      <w:r w:rsidR="001E20AF">
        <w:lastRenderedPageBreak/>
        <w:t xml:space="preserve">are correctly being separated into different toroidal clusters. </w:t>
      </w:r>
      <w:r w:rsidR="002F5BE4">
        <w:t xml:space="preserve">This is done by running our clustering algorithm on a set of known </w:t>
      </w:r>
      <w:r w:rsidR="002F5BE4" w:rsidRPr="002F5BE4">
        <w:t>Alfvén</w:t>
      </w:r>
      <w:r w:rsidR="002F5BE4">
        <w:t xml:space="preserve"> eigenmodes</w:t>
      </w:r>
      <w:r w:rsidR="002F5BE4">
        <w:fldChar w:fldCharType="begin" w:fldLock="1"/>
      </w:r>
      <w:r w:rsidR="00B26F7D">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002F5BE4">
        <w:fldChar w:fldCharType="separate"/>
      </w:r>
      <w:r w:rsidR="002F5BE4" w:rsidRPr="002F5BE4">
        <w:rPr>
          <w:noProof/>
          <w:vertAlign w:val="superscript"/>
        </w:rPr>
        <w:t>7</w:t>
      </w:r>
      <w:r w:rsidR="002F5BE4">
        <w:fldChar w:fldCharType="end"/>
      </w:r>
      <w:r w:rsidR="002F5BE4">
        <w:t xml:space="preserve"> with different toroidal mode numbers and ensuring that they are separated into different clusters. An example </w:t>
      </w:r>
      <w:r w:rsidR="002F5BE4" w:rsidRPr="00B26F7D">
        <w:rPr>
          <w:szCs w:val="24"/>
        </w:rPr>
        <w:t xml:space="preserve">of this analysis can be seen in </w:t>
      </w:r>
      <w:r w:rsidR="00B26F7D" w:rsidRPr="00B26F7D">
        <w:rPr>
          <w:szCs w:val="24"/>
        </w:rPr>
        <w:fldChar w:fldCharType="begin"/>
      </w:r>
      <w:r w:rsidR="00B26F7D" w:rsidRPr="00B26F7D">
        <w:rPr>
          <w:szCs w:val="24"/>
        </w:rPr>
        <w:instrText xml:space="preserve"> REF  _Ref483847257 \h \* lower \* MERGEFORMAT </w:instrText>
      </w:r>
      <w:r w:rsidR="00B26F7D" w:rsidRPr="00B26F7D">
        <w:rPr>
          <w:szCs w:val="24"/>
        </w:rPr>
      </w:r>
      <w:r w:rsidR="00B26F7D" w:rsidRPr="00B26F7D">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10</w:t>
      </w:r>
      <w:r w:rsidR="00B26F7D" w:rsidRPr="00B26F7D">
        <w:rPr>
          <w:szCs w:val="24"/>
        </w:rPr>
        <w:fldChar w:fldCharType="end"/>
      </w:r>
      <w:r w:rsidR="0086070F">
        <w:rPr>
          <w:szCs w:val="24"/>
        </w:rPr>
        <w:t xml:space="preserve">. </w:t>
      </w:r>
      <w:r w:rsidR="00C0406B">
        <w:rPr>
          <w:noProof/>
        </w:rPr>
        <mc:AlternateContent>
          <mc:Choice Requires="wps">
            <w:drawing>
              <wp:anchor distT="0" distB="0" distL="114300" distR="114300" simplePos="0" relativeHeight="251726848" behindDoc="0" locked="0" layoutInCell="1" allowOverlap="1" wp14:anchorId="38799AF0" wp14:editId="26132A28">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2FEBE" id="Rectangle 3" o:spid="_x0000_s1026" style="position:absolute;margin-left:177.35pt;margin-top:1.3pt;width:224.65pt;height:188.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26FFF802" w14:textId="5F588F54" w:rsidR="005D7DAC" w:rsidRDefault="002B23F7" w:rsidP="002B23F7">
      <w:pPr>
        <w:pStyle w:val="Subheading"/>
      </w:pPr>
      <w:r>
        <w:t>Poloidal Analysis</w:t>
      </w:r>
    </w:p>
    <w:p w14:paraId="3E568154" w14:textId="2C16DC94" w:rsidR="002B23F7" w:rsidRDefault="000014A5" w:rsidP="002B23F7">
      <w:pPr>
        <w:pStyle w:val="Body"/>
      </w:pPr>
      <w:r w:rsidRPr="00980EDE">
        <mc:AlternateContent>
          <mc:Choice Requires="wpg">
            <w:drawing>
              <wp:anchor distT="0" distB="0" distL="114300" distR="114300" simplePos="0" relativeHeight="251739136" behindDoc="0" locked="0" layoutInCell="1" allowOverlap="1" wp14:anchorId="1D04BE64" wp14:editId="0418D3C4">
                <wp:simplePos x="0" y="0"/>
                <wp:positionH relativeFrom="column">
                  <wp:posOffset>4387347</wp:posOffset>
                </wp:positionH>
                <wp:positionV relativeFrom="paragraph">
                  <wp:posOffset>20538</wp:posOffset>
                </wp:positionV>
                <wp:extent cx="1581150" cy="3762375"/>
                <wp:effectExtent l="0" t="0" r="19050" b="28575"/>
                <wp:wrapSquare wrapText="bothSides"/>
                <wp:docPr id="50" name="Group 100"/>
                <wp:cNvGraphicFramePr/>
                <a:graphic xmlns:a="http://schemas.openxmlformats.org/drawingml/2006/main">
                  <a:graphicData uri="http://schemas.microsoft.com/office/word/2010/wordprocessingGroup">
                    <wpg:wgp>
                      <wpg:cNvGrpSpPr/>
                      <wpg:grpSpPr>
                        <a:xfrm>
                          <a:off x="0" y="0"/>
                          <a:ext cx="1581150" cy="3762375"/>
                          <a:chOff x="0" y="0"/>
                          <a:chExt cx="1581150" cy="3750057"/>
                        </a:xfrm>
                      </wpg:grpSpPr>
                      <pic:pic xmlns:pic="http://schemas.openxmlformats.org/drawingml/2006/picture">
                        <pic:nvPicPr>
                          <pic:cNvPr id="51" name="Picture 51"/>
                          <pic:cNvPicPr>
                            <a:picLocks noChangeAspect="1"/>
                          </pic:cNvPicPr>
                        </pic:nvPicPr>
                        <pic:blipFill>
                          <a:blip r:embed="rId34"/>
                          <a:stretch>
                            <a:fillRect/>
                          </a:stretch>
                        </pic:blipFill>
                        <pic:spPr>
                          <a:xfrm>
                            <a:off x="114300" y="59383"/>
                            <a:ext cx="1409700" cy="2758550"/>
                          </a:xfrm>
                          <a:prstGeom prst="rect">
                            <a:avLst/>
                          </a:prstGeom>
                        </pic:spPr>
                      </pic:pic>
                      <wps:wsp>
                        <wps:cNvPr id="52" name="Rectangle 52"/>
                        <wps:cNvSpPr/>
                        <wps:spPr>
                          <a:xfrm>
                            <a:off x="9524" y="0"/>
                            <a:ext cx="1562101" cy="37500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0" y="2772158"/>
                            <a:ext cx="1571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TextBox 104"/>
                        <wps:cNvSpPr txBox="1"/>
                        <wps:spPr>
                          <a:xfrm>
                            <a:off x="0" y="2753108"/>
                            <a:ext cx="1581150" cy="964502"/>
                          </a:xfrm>
                          <a:prstGeom prst="rect">
                            <a:avLst/>
                          </a:prstGeom>
                          <a:noFill/>
                        </wps:spPr>
                        <wps:txbx>
                          <w:txbxContent>
                            <w:p w14:paraId="4B3862F6" w14:textId="383F8757" w:rsidR="00980EDE" w:rsidRDefault="009A1092" w:rsidP="00980EDE">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1</w:t>
                              </w:r>
                              <w:r>
                                <w:rPr>
                                  <w:color w:val="000000" w:themeColor="text1"/>
                                  <w:kern w:val="24"/>
                                  <w:sz w:val="20"/>
                                  <w:szCs w:val="20"/>
                                </w:rPr>
                                <w:fldChar w:fldCharType="end"/>
                              </w:r>
                              <w:r w:rsidR="00980EDE">
                                <w:rPr>
                                  <w:color w:val="000000" w:themeColor="text1"/>
                                  <w:kern w:val="24"/>
                                  <w:sz w:val="20"/>
                                  <w:szCs w:val="20"/>
                                </w:rPr>
                                <w:t>. Poloidal cross section of DIII-D. Probes located outside of the perimeter will have varying distances to the plasma.</w:t>
                              </w:r>
                            </w:p>
                          </w:txbxContent>
                        </wps:txbx>
                        <wps:bodyPr wrap="square" rtlCol="0">
                          <a:spAutoFit/>
                        </wps:bodyPr>
                      </wps:wsp>
                    </wpg:wgp>
                  </a:graphicData>
                </a:graphic>
              </wp:anchor>
            </w:drawing>
          </mc:Choice>
          <mc:Fallback>
            <w:pict>
              <v:group w14:anchorId="1D04BE64" id="Group 100" o:spid="_x0000_s1155" style="position:absolute;left:0;text-align:left;margin-left:345.45pt;margin-top:1.6pt;width:124.5pt;height:296.25pt;z-index:251739136" coordsize="15811,37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">
                <v:shape id="Picture 51" o:spid="_x0000_s1156" type="#_x0000_t75" style="position:absolute;left:1143;top:593;width:14097;height:27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">
                  <v:imagedata r:id="rId35" o:title=""/>
                </v:shape>
                <v:rect id="Rectangle 52" o:spid="_x0000_s1157" style="position:absolute;left:95;width:15621;height:37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line id="Straight Connector 53" o:spid="_x0000_s1158" style="position:absolute;visibility:visible;mso-wrap-style:square" from="0,27721" to="15716,27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" strokecolor="black [3213]" strokeweight="1pt">
                  <v:stroke joinstyle="miter"/>
                </v:line>
                <v:shape id="TextBox 104" o:spid="_x0000_s1159" type="#_x0000_t202" style="position:absolute;top:27531;width:15811;height:9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4B3862F6" w14:textId="383F8757" w:rsidR="00980EDE" w:rsidRDefault="009A1092" w:rsidP="00980EDE">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1</w:t>
                        </w:r>
                        <w:r>
                          <w:rPr>
                            <w:color w:val="000000" w:themeColor="text1"/>
                            <w:kern w:val="24"/>
                            <w:sz w:val="20"/>
                            <w:szCs w:val="20"/>
                          </w:rPr>
                          <w:fldChar w:fldCharType="end"/>
                        </w:r>
                        <w:r w:rsidR="00980EDE">
                          <w:rPr>
                            <w:color w:val="000000" w:themeColor="text1"/>
                            <w:kern w:val="24"/>
                            <w:sz w:val="20"/>
                            <w:szCs w:val="20"/>
                          </w:rPr>
                          <w:t>. Poloidal cross section of DIII-D. Probes located outside of the perimeter will have varying distances to the plasma.</w:t>
                        </w:r>
                      </w:p>
                    </w:txbxContent>
                  </v:textbox>
                </v:shape>
                <w10:wrap type="square"/>
              </v:group>
            </w:pict>
          </mc:Fallback>
        </mc:AlternateContent>
      </w:r>
      <w:r w:rsidR="00F96D5F">
        <w:t xml:space="preserve">With all this evidence that clustering analysis on the toroidal array could group different instabilities together, we thought it would be a good idea to attempt clustering analysis on the poloidal array as well. The idea of clustering on the poloidal array immediately brought up several concerns, the first of which being the fact that the poloidal probes are all at different distances to the plasma (while the toroidal probes were equidistant from the plasma). </w:t>
      </w:r>
      <w:r w:rsidR="008E4200">
        <w:t>We were afraid that this would lead to erroneous spikes in the probe signal simply because some probes are closer to the plasma than others.</w:t>
      </w:r>
      <w:r>
        <w:t xml:space="preserve"> We were also afraid of the non-uniformity of the signal since there is not nearly as much symmetry to the poloidal array than the toroidal array. </w:t>
      </w:r>
    </w:p>
    <w:p w14:paraId="28B788CF" w14:textId="7998D0B8" w:rsidR="000014A5" w:rsidRDefault="00BB129D" w:rsidP="002B23F7">
      <w:pPr>
        <w:pStyle w:val="Body"/>
      </w:pPr>
      <w:r>
        <w:t>Fears aside, we performed the same clustering analysis that we did on the toroidal array on the poloidal array</w:t>
      </w:r>
      <w:r w:rsidR="00561D79">
        <w:t xml:space="preserve">. </w:t>
      </w:r>
      <w:r w:rsidR="009A1092">
        <w:t>Unfortunately, our fears were justified and we weren’t able to see any significant differences between poloidal clusters.</w:t>
      </w:r>
      <w:r w:rsidR="00A24F87">
        <w:t xml:space="preserve"> We plotted the amplitude vs. probe position for 3 different clusters in</w:t>
      </w:r>
      <w:r w:rsidR="007F0FB2">
        <w:t xml:space="preserve"> </w:t>
      </w:r>
      <w:r w:rsidR="007F0FB2" w:rsidRPr="007F0FB2">
        <w:rPr>
          <w:szCs w:val="24"/>
        </w:rPr>
        <w:fldChar w:fldCharType="begin"/>
      </w:r>
      <w:r w:rsidR="007F0FB2" w:rsidRPr="007F0FB2">
        <w:rPr>
          <w:szCs w:val="24"/>
        </w:rPr>
        <w:instrText xml:space="preserve"> REF  _Ref483866315 \h \* lower \* MERGEFORMAT </w:instrText>
      </w:r>
      <w:r w:rsidR="007F0FB2" w:rsidRPr="007F0FB2">
        <w:rPr>
          <w:szCs w:val="24"/>
        </w:rPr>
      </w:r>
      <w:r w:rsidR="007F0FB2" w:rsidRPr="007F0FB2">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15</w:t>
      </w:r>
      <w:r w:rsidR="007F0FB2" w:rsidRPr="007F0FB2">
        <w:rPr>
          <w:szCs w:val="24"/>
        </w:rPr>
        <w:fldChar w:fldCharType="end"/>
      </w:r>
      <w:r w:rsidR="007F0FB2" w:rsidRPr="007F0FB2">
        <w:rPr>
          <w:szCs w:val="24"/>
        </w:rPr>
        <w:t xml:space="preserve">, </w:t>
      </w:r>
      <w:r w:rsidR="007F0FB2" w:rsidRPr="007F0FB2">
        <w:rPr>
          <w:szCs w:val="24"/>
        </w:rPr>
        <w:fldChar w:fldCharType="begin"/>
      </w:r>
      <w:r w:rsidR="007F0FB2" w:rsidRPr="007F0FB2">
        <w:rPr>
          <w:szCs w:val="24"/>
        </w:rPr>
        <w:instrText xml:space="preserve"> REF  _Ref483866317 \h \* lower \* MERGEFORMAT </w:instrText>
      </w:r>
      <w:r w:rsidR="007F0FB2" w:rsidRPr="007F0FB2">
        <w:rPr>
          <w:szCs w:val="24"/>
        </w:rPr>
      </w:r>
      <w:r w:rsidR="007F0FB2" w:rsidRPr="007F0FB2">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14</w:t>
      </w:r>
      <w:r w:rsidR="007F0FB2" w:rsidRPr="007F0FB2">
        <w:rPr>
          <w:szCs w:val="24"/>
        </w:rPr>
        <w:fldChar w:fldCharType="end"/>
      </w:r>
      <w:r w:rsidR="007F0FB2" w:rsidRPr="007F0FB2">
        <w:rPr>
          <w:szCs w:val="24"/>
        </w:rPr>
        <w:t xml:space="preserve">, and </w:t>
      </w:r>
      <w:r w:rsidR="007F0FB2" w:rsidRPr="007F0FB2">
        <w:rPr>
          <w:szCs w:val="24"/>
        </w:rPr>
        <w:fldChar w:fldCharType="begin"/>
      </w:r>
      <w:r w:rsidR="007F0FB2" w:rsidRPr="007F0FB2">
        <w:rPr>
          <w:szCs w:val="24"/>
        </w:rPr>
        <w:instrText xml:space="preserve"> REF  _Ref483866316 \h \* lower \* MERGEFORMAT </w:instrText>
      </w:r>
      <w:r w:rsidR="007F0FB2" w:rsidRPr="007F0FB2">
        <w:rPr>
          <w:szCs w:val="24"/>
        </w:rPr>
      </w:r>
      <w:r w:rsidR="007F0FB2" w:rsidRPr="007F0FB2">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13</w:t>
      </w:r>
      <w:r w:rsidR="007F0FB2" w:rsidRPr="007F0FB2">
        <w:rPr>
          <w:szCs w:val="24"/>
        </w:rPr>
        <w:fldChar w:fldCharType="end"/>
      </w:r>
      <w:r w:rsidR="00A24F87">
        <w:rPr>
          <w:szCs w:val="24"/>
        </w:rPr>
        <w:t>.</w:t>
      </w:r>
      <w:r w:rsidR="009A1092">
        <w:t xml:space="preserve"> We saw large peaks at the probes closest to the plasma, and almost no signal at the probes furthest away. </w:t>
      </w:r>
      <w:r w:rsidR="00AF05C8">
        <w:t xml:space="preserve">We were unable to determine any conclusive results regarding the poloidal array. </w:t>
      </w:r>
    </w:p>
    <w:p w14:paraId="2E42C98F" w14:textId="2B6B7E21" w:rsidR="000014A5" w:rsidRDefault="007F0FB2" w:rsidP="002B23F7">
      <w:pPr>
        <w:pStyle w:val="Body"/>
      </w:pPr>
      <w:r w:rsidRPr="00815827">
        <w:rPr>
          <w:b/>
          <w:sz w:val="28"/>
        </w:rPr>
        <mc:AlternateContent>
          <mc:Choice Requires="wpg">
            <w:drawing>
              <wp:anchor distT="0" distB="0" distL="114300" distR="114300" simplePos="0" relativeHeight="251741184" behindDoc="0" locked="0" layoutInCell="1" allowOverlap="1" wp14:anchorId="5EBDDE20" wp14:editId="61BD0257">
                <wp:simplePos x="0" y="0"/>
                <wp:positionH relativeFrom="column">
                  <wp:posOffset>1430655</wp:posOffset>
                </wp:positionH>
                <wp:positionV relativeFrom="paragraph">
                  <wp:posOffset>68580</wp:posOffset>
                </wp:positionV>
                <wp:extent cx="3300730" cy="3180080"/>
                <wp:effectExtent l="0" t="0" r="0" b="1270"/>
                <wp:wrapSquare wrapText="bothSides"/>
                <wp:docPr id="312" name="Group 16"/>
                <wp:cNvGraphicFramePr/>
                <a:graphic xmlns:a="http://schemas.openxmlformats.org/drawingml/2006/main">
                  <a:graphicData uri="http://schemas.microsoft.com/office/word/2010/wordprocessingGroup">
                    <wpg:wgp>
                      <wpg:cNvGrpSpPr/>
                      <wpg:grpSpPr>
                        <a:xfrm>
                          <a:off x="0" y="0"/>
                          <a:ext cx="3300730" cy="3180080"/>
                          <a:chOff x="-7253" y="-1"/>
                          <a:chExt cx="4727766" cy="5008834"/>
                        </a:xfrm>
                      </wpg:grpSpPr>
                      <pic:pic xmlns:pic="http://schemas.openxmlformats.org/drawingml/2006/picture">
                        <pic:nvPicPr>
                          <pic:cNvPr id="313" name="Picture 313"/>
                          <pic:cNvPicPr>
                            <a:picLocks noChangeAspect="1"/>
                          </pic:cNvPicPr>
                        </pic:nvPicPr>
                        <pic:blipFill rotWithShape="1">
                          <a:blip r:embed="rId36" cstate="print">
                            <a:extLst>
                              <a:ext uri="{28A0092B-C50C-407E-A947-70E740481C1C}">
                                <a14:useLocalDpi xmlns:a14="http://schemas.microsoft.com/office/drawing/2010/main" val="0"/>
                              </a:ext>
                            </a:extLst>
                          </a:blip>
                          <a:srcRect l="6450" t="8022" r="8962" b="3616"/>
                          <a:stretch/>
                        </pic:blipFill>
                        <pic:spPr>
                          <a:xfrm>
                            <a:off x="42862" y="95250"/>
                            <a:ext cx="4495800" cy="3629026"/>
                          </a:xfrm>
                          <a:prstGeom prst="rect">
                            <a:avLst/>
                          </a:prstGeom>
                        </pic:spPr>
                      </pic:pic>
                      <wps:wsp>
                        <wps:cNvPr id="314" name="Rectangle 314"/>
                        <wps:cNvSpPr/>
                        <wps:spPr>
                          <a:xfrm>
                            <a:off x="14287" y="-1"/>
                            <a:ext cx="4657727" cy="49215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 name="Straight Connector 315"/>
                        <wps:cNvCnPr/>
                        <wps:spPr>
                          <a:xfrm>
                            <a:off x="19050" y="3714750"/>
                            <a:ext cx="4657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6" name="TextBox 12"/>
                        <wps:cNvSpPr txBox="1"/>
                        <wps:spPr>
                          <a:xfrm>
                            <a:off x="-7253" y="3681757"/>
                            <a:ext cx="4727766" cy="1327076"/>
                          </a:xfrm>
                          <a:prstGeom prst="rect">
                            <a:avLst/>
                          </a:prstGeom>
                          <a:noFill/>
                        </wps:spPr>
                        <wps:txbx>
                          <w:txbxContent>
                            <w:p w14:paraId="35B94704" w14:textId="11FA7D29" w:rsidR="00815827" w:rsidRDefault="00A24F87"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2</w:t>
                              </w:r>
                              <w:r>
                                <w:rPr>
                                  <w:color w:val="000000" w:themeColor="text1"/>
                                  <w:kern w:val="24"/>
                                  <w:sz w:val="20"/>
                                  <w:szCs w:val="20"/>
                                </w:rPr>
                                <w:fldChar w:fldCharType="end"/>
                              </w:r>
                              <w:r w:rsidR="00815827">
                                <w:rPr>
                                  <w:color w:val="000000" w:themeColor="text1"/>
                                  <w:kern w:val="24"/>
                                  <w:sz w:val="20"/>
                                  <w:szCs w:val="20"/>
                                </w:rPr>
                                <w:t xml:space="preserve">. Spectrogram of shot 159243 with 3 different clusters shown. In the following figures, the brown points will be referred to as </w:t>
                              </w:r>
                              <w:r w:rsidR="00815827">
                                <w:rPr>
                                  <w:i/>
                                  <w:iCs/>
                                  <w:color w:val="000000" w:themeColor="text1"/>
                                  <w:kern w:val="24"/>
                                  <w:sz w:val="20"/>
                                  <w:szCs w:val="20"/>
                                </w:rPr>
                                <w:t>cluster 1</w:t>
                              </w:r>
                              <w:r w:rsidR="00815827">
                                <w:rPr>
                                  <w:color w:val="000000" w:themeColor="text1"/>
                                  <w:kern w:val="24"/>
                                  <w:sz w:val="20"/>
                                  <w:szCs w:val="20"/>
                                </w:rPr>
                                <w:t xml:space="preserve">, the red points will be referred to as </w:t>
                              </w:r>
                              <w:r w:rsidR="00815827">
                                <w:rPr>
                                  <w:i/>
                                  <w:iCs/>
                                  <w:color w:val="000000" w:themeColor="text1"/>
                                  <w:kern w:val="24"/>
                                  <w:sz w:val="20"/>
                                  <w:szCs w:val="20"/>
                                </w:rPr>
                                <w:t>cluster 2</w:t>
                              </w:r>
                              <w:r w:rsidR="00815827">
                                <w:rPr>
                                  <w:color w:val="000000" w:themeColor="text1"/>
                                  <w:kern w:val="24"/>
                                  <w:sz w:val="20"/>
                                  <w:szCs w:val="20"/>
                                </w:rPr>
                                <w:t xml:space="preserve">, and the light green points will be referred to as </w:t>
                              </w:r>
                              <w:r w:rsidR="00815827">
                                <w:rPr>
                                  <w:i/>
                                  <w:iCs/>
                                  <w:color w:val="000000" w:themeColor="text1"/>
                                  <w:kern w:val="24"/>
                                  <w:sz w:val="20"/>
                                  <w:szCs w:val="20"/>
                                </w:rPr>
                                <w:t>cluster 3</w:t>
                              </w:r>
                              <w:r w:rsidR="00815827">
                                <w:rPr>
                                  <w:color w:val="000000" w:themeColor="text1"/>
                                  <w:kern w:val="24"/>
                                  <w:sz w:val="20"/>
                                  <w:szCs w:val="20"/>
                                </w:rPr>
                                <w:t>.</w:t>
                              </w:r>
                            </w:p>
                          </w:txbxContent>
                        </wps:txbx>
                        <wps:bodyPr wrap="square" rtlCol="0">
                          <a:noAutofit/>
                        </wps:bodyPr>
                      </wps:wsp>
                      <wpg:grpSp>
                        <wpg:cNvPr id="317" name="Group 317"/>
                        <wpg:cNvGrpSpPr/>
                        <wpg:grpSpPr>
                          <a:xfrm>
                            <a:off x="1770683" y="821053"/>
                            <a:ext cx="2452129" cy="542046"/>
                            <a:chOff x="1770683" y="821053"/>
                            <a:chExt cx="2452129" cy="542046"/>
                          </a:xfrm>
                        </wpg:grpSpPr>
                        <wps:wsp>
                          <wps:cNvPr id="318" name="Rectangle 318"/>
                          <wps:cNvSpPr/>
                          <wps:spPr>
                            <a:xfrm>
                              <a:off x="1770832" y="914243"/>
                              <a:ext cx="1797379" cy="359967"/>
                            </a:xfrm>
                            <a:prstGeom prst="rect">
                              <a:avLst/>
                            </a:prstGeom>
                            <a:solidFill>
                              <a:schemeClr val="accent6">
                                <a:lumMod val="60000"/>
                                <a:lumOff val="40000"/>
                                <a:alpha val="96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9" name="TextBox 14"/>
                          <wps:cNvSpPr txBox="1"/>
                          <wps:spPr>
                            <a:xfrm>
                              <a:off x="1770683" y="821053"/>
                              <a:ext cx="2452129" cy="542046"/>
                            </a:xfrm>
                            <a:prstGeom prst="rect">
                              <a:avLst/>
                            </a:prstGeom>
                            <a:noFill/>
                          </wps:spPr>
                          <wps:txbx>
                            <w:txbxContent>
                              <w:p w14:paraId="1FE62CE9" w14:textId="77777777" w:rsidR="00815827" w:rsidRPr="007F0FB2" w:rsidRDefault="00815827"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5EBDDE20" id="Group 16" o:spid="_x0000_s1160" style="position:absolute;left:0;text-align:left;margin-left:112.65pt;margin-top:5.4pt;width:259.9pt;height:250.4pt;z-index:251741184;mso-width-relative:margin;mso-height-relative:margin" coordorigin="-72" coordsize="47277,50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">
                <v:shape id="Picture 313" o:spid="_x0000_s1161" type="#_x0000_t75" style="position:absolute;left:428;top:952;width:44958;height:36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">
                  <v:imagedata r:id="rId37" o:title="" croptop="5257f" cropbottom="2370f" cropleft="4227f" cropright="5873f"/>
                </v:shape>
                <v:rect id="Rectangle 314" o:spid="_x0000_s1162" style="position:absolute;left:142;width:46578;height:49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line id="Straight Connector 315" o:spid="_x0000_s1163" style="position:absolute;visibility:visible;mso-wrap-style:square" from="190,37147" to="46767,37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" strokecolor="black [3213]" strokeweight="1pt">
                  <v:stroke joinstyle="miter"/>
                </v:line>
                <v:shape id="TextBox 12" o:spid="_x0000_s1164" type="#_x0000_t202" style="position:absolute;left:-72;top:36817;width:47277;height:1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35B94704" w14:textId="11FA7D29" w:rsidR="00815827" w:rsidRDefault="00A24F87"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2</w:t>
                        </w:r>
                        <w:r>
                          <w:rPr>
                            <w:color w:val="000000" w:themeColor="text1"/>
                            <w:kern w:val="24"/>
                            <w:sz w:val="20"/>
                            <w:szCs w:val="20"/>
                          </w:rPr>
                          <w:fldChar w:fldCharType="end"/>
                        </w:r>
                        <w:r w:rsidR="00815827">
                          <w:rPr>
                            <w:color w:val="000000" w:themeColor="text1"/>
                            <w:kern w:val="24"/>
                            <w:sz w:val="20"/>
                            <w:szCs w:val="20"/>
                          </w:rPr>
                          <w:t xml:space="preserve">. Spectrogram of shot 159243 with 3 different clusters shown. In the following figures, the brown points will be referred to as </w:t>
                        </w:r>
                        <w:r w:rsidR="00815827">
                          <w:rPr>
                            <w:i/>
                            <w:iCs/>
                            <w:color w:val="000000" w:themeColor="text1"/>
                            <w:kern w:val="24"/>
                            <w:sz w:val="20"/>
                            <w:szCs w:val="20"/>
                          </w:rPr>
                          <w:t>cluster 1</w:t>
                        </w:r>
                        <w:r w:rsidR="00815827">
                          <w:rPr>
                            <w:color w:val="000000" w:themeColor="text1"/>
                            <w:kern w:val="24"/>
                            <w:sz w:val="20"/>
                            <w:szCs w:val="20"/>
                          </w:rPr>
                          <w:t xml:space="preserve">, the red points will be referred to as </w:t>
                        </w:r>
                        <w:r w:rsidR="00815827">
                          <w:rPr>
                            <w:i/>
                            <w:iCs/>
                            <w:color w:val="000000" w:themeColor="text1"/>
                            <w:kern w:val="24"/>
                            <w:sz w:val="20"/>
                            <w:szCs w:val="20"/>
                          </w:rPr>
                          <w:t>cluster 2</w:t>
                        </w:r>
                        <w:r w:rsidR="00815827">
                          <w:rPr>
                            <w:color w:val="000000" w:themeColor="text1"/>
                            <w:kern w:val="24"/>
                            <w:sz w:val="20"/>
                            <w:szCs w:val="20"/>
                          </w:rPr>
                          <w:t xml:space="preserve">, and the light green points will be referred to as </w:t>
                        </w:r>
                        <w:r w:rsidR="00815827">
                          <w:rPr>
                            <w:i/>
                            <w:iCs/>
                            <w:color w:val="000000" w:themeColor="text1"/>
                            <w:kern w:val="24"/>
                            <w:sz w:val="20"/>
                            <w:szCs w:val="20"/>
                          </w:rPr>
                          <w:t>cluster 3</w:t>
                        </w:r>
                        <w:r w:rsidR="00815827">
                          <w:rPr>
                            <w:color w:val="000000" w:themeColor="text1"/>
                            <w:kern w:val="24"/>
                            <w:sz w:val="20"/>
                            <w:szCs w:val="20"/>
                          </w:rPr>
                          <w:t>.</w:t>
                        </w:r>
                      </w:p>
                    </w:txbxContent>
                  </v:textbox>
                </v:shape>
                <v:group id="Group 317" o:spid="_x0000_s1165" style="position:absolute;left:17706;top:8210;width:24522;height:5420" coordorigin="17706,8210" coordsize="24521,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rect id="Rectangle 318" o:spid="_x0000_s1166" style="position:absolute;left:17708;top:9142;width:17974;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" fillcolor="#a8d08d [1945]" strokecolor="#375623 [1609]" strokeweight="1pt">
                    <v:fill opacity="62965f"/>
                  </v:rect>
                  <v:shape id="TextBox 14" o:spid="_x0000_s1167" type="#_x0000_t202" style="position:absolute;left:17706;top:8210;width:24522;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1FE62CE9" w14:textId="77777777" w:rsidR="00815827" w:rsidRPr="007F0FB2" w:rsidRDefault="00815827"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v:textbox>
                  </v:shape>
                </v:group>
                <w10:wrap type="square"/>
              </v:group>
            </w:pict>
          </mc:Fallback>
        </mc:AlternateContent>
      </w:r>
    </w:p>
    <w:p w14:paraId="5E4FB509" w14:textId="047116A0" w:rsidR="00980EDE" w:rsidRDefault="00980EDE" w:rsidP="00DB5191">
      <w:pPr>
        <w:pBdr>
          <w:bottom w:val="single" w:sz="6" w:space="1" w:color="auto"/>
        </w:pBdr>
        <w:spacing w:line="240" w:lineRule="auto"/>
        <w:rPr>
          <w:rFonts w:ascii="Times New Roman" w:hAnsi="Times New Roman" w:cs="Times New Roman"/>
          <w:b/>
          <w:sz w:val="28"/>
        </w:rPr>
      </w:pPr>
    </w:p>
    <w:p w14:paraId="0498BC56" w14:textId="69C08A1A" w:rsidR="00980EDE" w:rsidRDefault="00980EDE" w:rsidP="00DB5191">
      <w:pPr>
        <w:pBdr>
          <w:bottom w:val="single" w:sz="6" w:space="1" w:color="auto"/>
        </w:pBdr>
        <w:spacing w:line="240" w:lineRule="auto"/>
        <w:rPr>
          <w:rFonts w:ascii="Times New Roman" w:hAnsi="Times New Roman" w:cs="Times New Roman"/>
          <w:b/>
          <w:sz w:val="28"/>
        </w:rPr>
      </w:pPr>
    </w:p>
    <w:p w14:paraId="731B830F" w14:textId="4ED46B5E" w:rsidR="009A1092" w:rsidRDefault="009A1092" w:rsidP="00DB5191">
      <w:pPr>
        <w:pBdr>
          <w:bottom w:val="single" w:sz="6" w:space="1" w:color="auto"/>
        </w:pBdr>
        <w:spacing w:line="240" w:lineRule="auto"/>
        <w:rPr>
          <w:rFonts w:ascii="Times New Roman" w:hAnsi="Times New Roman" w:cs="Times New Roman"/>
          <w:b/>
          <w:sz w:val="28"/>
        </w:rPr>
      </w:pPr>
    </w:p>
    <w:p w14:paraId="482B8421" w14:textId="2CB5FBF0" w:rsidR="00A24F87" w:rsidRDefault="00A24F87" w:rsidP="00DB5191">
      <w:pPr>
        <w:pBdr>
          <w:bottom w:val="single" w:sz="6" w:space="1" w:color="auto"/>
        </w:pBdr>
        <w:spacing w:line="240" w:lineRule="auto"/>
        <w:rPr>
          <w:rFonts w:ascii="Times New Roman" w:hAnsi="Times New Roman" w:cs="Times New Roman"/>
          <w:b/>
          <w:sz w:val="28"/>
        </w:rPr>
      </w:pPr>
    </w:p>
    <w:p w14:paraId="7FD74BB1" w14:textId="77777777" w:rsidR="00A24F87" w:rsidRDefault="00A24F87" w:rsidP="00DB5191">
      <w:pPr>
        <w:pBdr>
          <w:bottom w:val="single" w:sz="6" w:space="1" w:color="auto"/>
        </w:pBdr>
        <w:spacing w:line="240" w:lineRule="auto"/>
        <w:rPr>
          <w:rFonts w:ascii="Times New Roman" w:hAnsi="Times New Roman" w:cs="Times New Roman"/>
          <w:b/>
          <w:sz w:val="28"/>
        </w:rPr>
      </w:pPr>
    </w:p>
    <w:p w14:paraId="30710209" w14:textId="59B405DC" w:rsidR="00A24F87" w:rsidRDefault="00A24F87" w:rsidP="00DB5191">
      <w:pPr>
        <w:pBdr>
          <w:bottom w:val="single" w:sz="6" w:space="1" w:color="auto"/>
        </w:pBdr>
        <w:spacing w:line="240" w:lineRule="auto"/>
        <w:rPr>
          <w:rFonts w:ascii="Times New Roman" w:hAnsi="Times New Roman" w:cs="Times New Roman"/>
          <w:b/>
          <w:sz w:val="28"/>
        </w:rPr>
      </w:pPr>
    </w:p>
    <w:p w14:paraId="49109D6A" w14:textId="77777777" w:rsidR="00A24F87" w:rsidRDefault="00A24F87" w:rsidP="00DB5191">
      <w:pPr>
        <w:pBdr>
          <w:bottom w:val="single" w:sz="6" w:space="1" w:color="auto"/>
        </w:pBdr>
        <w:spacing w:line="240" w:lineRule="auto"/>
        <w:rPr>
          <w:rFonts w:ascii="Times New Roman" w:hAnsi="Times New Roman" w:cs="Times New Roman"/>
          <w:b/>
          <w:sz w:val="28"/>
        </w:rPr>
      </w:pPr>
    </w:p>
    <w:p w14:paraId="164B7858" w14:textId="77777777" w:rsidR="00A24F87" w:rsidRDefault="00A24F87" w:rsidP="00DB5191">
      <w:pPr>
        <w:pBdr>
          <w:bottom w:val="single" w:sz="6" w:space="1" w:color="auto"/>
        </w:pBdr>
        <w:spacing w:line="240" w:lineRule="auto"/>
        <w:rPr>
          <w:rFonts w:ascii="Times New Roman" w:hAnsi="Times New Roman" w:cs="Times New Roman"/>
          <w:b/>
          <w:sz w:val="28"/>
        </w:rPr>
      </w:pPr>
    </w:p>
    <w:p w14:paraId="6F5DF2AB" w14:textId="77777777" w:rsidR="00A24F87" w:rsidRDefault="00A24F87" w:rsidP="00DB5191">
      <w:pPr>
        <w:pBdr>
          <w:bottom w:val="single" w:sz="6" w:space="1" w:color="auto"/>
        </w:pBdr>
        <w:spacing w:line="240" w:lineRule="auto"/>
        <w:rPr>
          <w:rFonts w:ascii="Times New Roman" w:hAnsi="Times New Roman" w:cs="Times New Roman"/>
          <w:b/>
          <w:sz w:val="28"/>
        </w:rPr>
      </w:pPr>
    </w:p>
    <w:p w14:paraId="68B3199E" w14:textId="2EB3EF49" w:rsidR="00A24F87" w:rsidRDefault="007F0FB2" w:rsidP="00DB5191">
      <w:pPr>
        <w:pBdr>
          <w:bottom w:val="single" w:sz="6" w:space="1" w:color="auto"/>
        </w:pBdr>
        <w:spacing w:line="240" w:lineRule="auto"/>
        <w:rPr>
          <w:rFonts w:ascii="Times New Roman" w:hAnsi="Times New Roman" w:cs="Times New Roman"/>
          <w:b/>
          <w:sz w:val="28"/>
        </w:rPr>
      </w:pPr>
      <w:r w:rsidRPr="007F0FB2">
        <w:rPr>
          <w:rFonts w:ascii="Times New Roman" w:hAnsi="Times New Roman" w:cs="Times New Roman"/>
          <w:b/>
          <w:sz w:val="24"/>
          <w:szCs w:val="24"/>
        </w:rPr>
        <w:lastRenderedPageBreak/>
        <mc:AlternateContent>
          <mc:Choice Requires="wpg">
            <w:drawing>
              <wp:anchor distT="0" distB="0" distL="114300" distR="114300" simplePos="0" relativeHeight="251747328" behindDoc="0" locked="0" layoutInCell="1" allowOverlap="1" wp14:anchorId="1573E2EE" wp14:editId="0EEA35C8">
                <wp:simplePos x="0" y="0"/>
                <wp:positionH relativeFrom="column">
                  <wp:posOffset>1518010</wp:posOffset>
                </wp:positionH>
                <wp:positionV relativeFrom="paragraph">
                  <wp:posOffset>3214825</wp:posOffset>
                </wp:positionV>
                <wp:extent cx="2628900" cy="2762250"/>
                <wp:effectExtent l="0" t="0" r="38100" b="19050"/>
                <wp:wrapTopAndBottom/>
                <wp:docPr id="335" name="Group 1032"/>
                <wp:cNvGraphicFramePr/>
                <a:graphic xmlns:a="http://schemas.openxmlformats.org/drawingml/2006/main">
                  <a:graphicData uri="http://schemas.microsoft.com/office/word/2010/wordprocessingGroup">
                    <wpg:wgp>
                      <wpg:cNvGrpSpPr/>
                      <wpg:grpSpPr>
                        <a:xfrm>
                          <a:off x="0" y="0"/>
                          <a:ext cx="2628900" cy="2762250"/>
                          <a:chOff x="0" y="0"/>
                          <a:chExt cx="2628900" cy="2762250"/>
                        </a:xfrm>
                      </wpg:grpSpPr>
                      <pic:pic xmlns:pic="http://schemas.openxmlformats.org/drawingml/2006/picture">
                        <pic:nvPicPr>
                          <pic:cNvPr id="336" name="Picture 336"/>
                          <pic:cNvPicPr>
                            <a:picLocks noChangeAspect="1"/>
                          </pic:cNvPicPr>
                        </pic:nvPicPr>
                        <pic:blipFill rotWithShape="1">
                          <a:blip r:embed="rId38" cstate="print">
                            <a:extLst>
                              <a:ext uri="{28A0092B-C50C-407E-A947-70E740481C1C}">
                                <a14:useLocalDpi xmlns:a14="http://schemas.microsoft.com/office/drawing/2010/main" val="0"/>
                              </a:ext>
                            </a:extLst>
                          </a:blip>
                          <a:srcRect l="7142" t="9445" r="8716" b="3704"/>
                          <a:stretch/>
                        </pic:blipFill>
                        <pic:spPr>
                          <a:xfrm>
                            <a:off x="50799" y="57150"/>
                            <a:ext cx="2522107" cy="2011680"/>
                          </a:xfrm>
                          <a:prstGeom prst="rect">
                            <a:avLst/>
                          </a:prstGeom>
                        </pic:spPr>
                      </pic:pic>
                      <wpg:grpSp>
                        <wpg:cNvPr id="337" name="Group 337"/>
                        <wpg:cNvGrpSpPr/>
                        <wpg:grpSpPr>
                          <a:xfrm>
                            <a:off x="0" y="0"/>
                            <a:ext cx="2628900" cy="2762250"/>
                            <a:chOff x="0" y="0"/>
                            <a:chExt cx="2628900" cy="2762250"/>
                          </a:xfrm>
                        </wpg:grpSpPr>
                        <wpg:grpSp>
                          <wpg:cNvPr id="338" name="Group 338"/>
                          <wpg:cNvGrpSpPr/>
                          <wpg:grpSpPr>
                            <a:xfrm>
                              <a:off x="1464945" y="286385"/>
                              <a:ext cx="1043305" cy="369332"/>
                              <a:chOff x="1464945" y="286385"/>
                              <a:chExt cx="1043305" cy="369332"/>
                            </a:xfrm>
                          </wpg:grpSpPr>
                          <wps:wsp>
                            <wps:cNvPr id="339" name="Rectangle 339"/>
                            <wps:cNvSpPr/>
                            <wps:spPr>
                              <a:xfrm>
                                <a:off x="1498600" y="317500"/>
                                <a:ext cx="908050" cy="311150"/>
                              </a:xfrm>
                              <a:prstGeom prst="rect">
                                <a:avLst/>
                              </a:prstGeom>
                              <a:solidFill>
                                <a:schemeClr val="bg1">
                                  <a:lumMod val="5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0" name="TextBox 55"/>
                            <wps:cNvSpPr txBox="1"/>
                            <wps:spPr>
                              <a:xfrm>
                                <a:off x="1464945" y="286385"/>
                                <a:ext cx="1043305" cy="369332"/>
                              </a:xfrm>
                              <a:prstGeom prst="rect">
                                <a:avLst/>
                              </a:prstGeom>
                              <a:noFill/>
                            </wps:spPr>
                            <wps:txbx>
                              <w:txbxContent>
                                <w:p w14:paraId="616D8C5A" w14:textId="77777777" w:rsidR="00A24F87" w:rsidRDefault="00A24F87" w:rsidP="00A24F87">
                                  <w:pPr>
                                    <w:pStyle w:val="NormalWeb"/>
                                    <w:spacing w:before="0" w:beforeAutospacing="0" w:after="0" w:afterAutospacing="0"/>
                                  </w:pPr>
                                  <w:r>
                                    <w:rPr>
                                      <w:rFonts w:asciiTheme="minorHAnsi" w:hAnsi="Calibri" w:cstheme="minorBidi"/>
                                      <w:color w:val="00FB9A"/>
                                      <w:kern w:val="24"/>
                                      <w:sz w:val="36"/>
                                      <w:szCs w:val="36"/>
                                    </w:rPr>
                                    <w:t>Cluster 3</w:t>
                                  </w:r>
                                </w:p>
                              </w:txbxContent>
                            </wps:txbx>
                            <wps:bodyPr wrap="square" rtlCol="0">
                              <a:spAutoFit/>
                            </wps:bodyPr>
                          </wps:wsp>
                        </wpg:grpSp>
                        <wps:wsp>
                          <wps:cNvPr id="341" name="Rectangle 341"/>
                          <wps:cNvSpPr/>
                          <wps:spPr>
                            <a:xfrm>
                              <a:off x="31750" y="0"/>
                              <a:ext cx="2590800" cy="276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2" name="Straight Connector 342"/>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3" name="TextBox 53"/>
                          <wps:cNvSpPr txBox="1"/>
                          <wps:spPr>
                            <a:xfrm>
                              <a:off x="0" y="2057031"/>
                              <a:ext cx="2603500" cy="675640"/>
                            </a:xfrm>
                            <a:prstGeom prst="rect">
                              <a:avLst/>
                            </a:prstGeom>
                            <a:noFill/>
                          </wps:spPr>
                          <wps:txbx>
                            <w:txbxContent>
                              <w:p w14:paraId="42AE3442" w14:textId="23433C27" w:rsidR="00A24F87" w:rsidRDefault="00A24F87" w:rsidP="00A24F87">
                                <w:pPr>
                                  <w:pStyle w:val="NormalWeb"/>
                                  <w:spacing w:before="0" w:beforeAutospacing="0" w:after="0" w:afterAutospacing="0"/>
                                  <w:jc w:val="both"/>
                                </w:pPr>
                                <w:bookmarkStart w:id="13"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3</w:t>
                                </w:r>
                                <w:r>
                                  <w:rPr>
                                    <w:color w:val="000000" w:themeColor="text1"/>
                                    <w:kern w:val="24"/>
                                    <w:sz w:val="20"/>
                                    <w:szCs w:val="20"/>
                                  </w:rPr>
                                  <w:fldChar w:fldCharType="end"/>
                                </w:r>
                                <w:bookmarkEnd w:id="13"/>
                                <w:r>
                                  <w:rPr>
                                    <w:color w:val="000000" w:themeColor="text1"/>
                                    <w:kern w:val="24"/>
                                    <w:sz w:val="20"/>
                                    <w:szCs w:val="20"/>
                                  </w:rPr>
                                  <w:t>. Amplitude vs. probe position for cluster 1. Feint lines correspond to individual signals and the dark line corresponds to the average.</w:t>
                                </w:r>
                              </w:p>
                            </w:txbxContent>
                          </wps:txbx>
                          <wps:bodyPr wrap="square" rtlCol="0">
                            <a:spAutoFit/>
                          </wps:bodyPr>
                        </wps:wsp>
                      </wpg:grpSp>
                    </wpg:wgp>
                  </a:graphicData>
                </a:graphic>
                <wp14:sizeRelV relativeFrom="margin">
                  <wp14:pctHeight>0</wp14:pctHeight>
                </wp14:sizeRelV>
              </wp:anchor>
            </w:drawing>
          </mc:Choice>
          <mc:Fallback>
            <w:pict>
              <v:group w14:anchorId="1573E2EE" id="Group 1032" o:spid="_x0000_s1168" style="position:absolute;margin-left:119.55pt;margin-top:253.15pt;width:207pt;height:217.5pt;z-index:251747328;mso-height-relative:margin" coordsize="26289,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">
                <v:shape id="Picture 336" o:spid="_x0000_s1169" type="#_x0000_t75" style="position:absolute;left:507;top:571;width:25222;height:20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">
                  <v:imagedata r:id="rId39" o:title="" croptop="6190f" cropbottom="2427f" cropleft="4681f" cropright="5712f"/>
                </v:shape>
                <v:group id="Group 337" o:spid="_x0000_s1170" style="position:absolute;width:26289;height:27622" coordsize="26289,2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8" o:spid="_x0000_s1171"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rect id="Rectangle 339" o:spid="_x0000_s1172"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" fillcolor="#7f7f7f [1612]" strokecolor="#7b7b7b [2406]" strokeweight="1pt"/>
                    <v:shape id="TextBox 55" o:spid="_x0000_s1173"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" filled="f" stroked="f">
                      <v:textbox style="mso-fit-shape-to-text:t">
                        <w:txbxContent>
                          <w:p w14:paraId="616D8C5A" w14:textId="77777777" w:rsidR="00A24F87" w:rsidRDefault="00A24F87" w:rsidP="00A24F87">
                            <w:pPr>
                              <w:pStyle w:val="NormalWeb"/>
                              <w:spacing w:before="0" w:beforeAutospacing="0" w:after="0" w:afterAutospacing="0"/>
                            </w:pPr>
                            <w:r>
                              <w:rPr>
                                <w:rFonts w:asciiTheme="minorHAnsi" w:hAnsi="Calibri" w:cstheme="minorBidi"/>
                                <w:color w:val="00FB9A"/>
                                <w:kern w:val="24"/>
                                <w:sz w:val="36"/>
                                <w:szCs w:val="36"/>
                              </w:rPr>
                              <w:t>Cluster 3</w:t>
                            </w:r>
                          </w:p>
                        </w:txbxContent>
                      </v:textbox>
                    </v:shape>
                  </v:group>
                  <v:rect id="Rectangle 341" o:spid="_x0000_s1174" style="position:absolute;left:317;width:25908;height:27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" filled="f" strokecolor="black [3213]" strokeweight="1pt"/>
                  <v:line id="Straight Connector 342" o:spid="_x0000_s1175"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" strokecolor="black [3213]" strokeweight="1pt">
                    <v:stroke joinstyle="miter"/>
                    <o:lock v:ext="edit" shapetype="f"/>
                  </v:line>
                  <v:shape id="TextBox 53" o:spid="_x0000_s1176"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" filled="f" stroked="f">
                    <v:textbox style="mso-fit-shape-to-text:t">
                      <w:txbxContent>
                        <w:p w14:paraId="42AE3442" w14:textId="23433C27" w:rsidR="00A24F87" w:rsidRDefault="00A24F87" w:rsidP="00A24F87">
                          <w:pPr>
                            <w:pStyle w:val="NormalWeb"/>
                            <w:spacing w:before="0" w:beforeAutospacing="0" w:after="0" w:afterAutospacing="0"/>
                            <w:jc w:val="both"/>
                          </w:pPr>
                          <w:bookmarkStart w:id="14"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3</w:t>
                          </w:r>
                          <w:r>
                            <w:rPr>
                              <w:color w:val="000000" w:themeColor="text1"/>
                              <w:kern w:val="24"/>
                              <w:sz w:val="20"/>
                              <w:szCs w:val="20"/>
                            </w:rPr>
                            <w:fldChar w:fldCharType="end"/>
                          </w:r>
                          <w:bookmarkEnd w:id="14"/>
                          <w:r>
                            <w:rPr>
                              <w:color w:val="000000" w:themeColor="text1"/>
                              <w:kern w:val="24"/>
                              <w:sz w:val="20"/>
                              <w:szCs w:val="20"/>
                            </w:rPr>
                            <w:t>. Amplitude vs. probe position for cluster 1. Feint lines correspond to individual signals and the dark line corresponds to the average.</w:t>
                          </w:r>
                        </w:p>
                      </w:txbxContent>
                    </v:textbox>
                  </v:shape>
                </v:group>
                <w10:wrap type="topAndBottom"/>
              </v:group>
            </w:pict>
          </mc:Fallback>
        </mc:AlternateContent>
      </w:r>
    </w:p>
    <w:p w14:paraId="2FDBB7A9" w14:textId="77777777" w:rsidR="007F0FB2" w:rsidRDefault="007F0FB2" w:rsidP="00DB5191">
      <w:pPr>
        <w:pBdr>
          <w:bottom w:val="single" w:sz="6" w:space="1" w:color="auto"/>
        </w:pBdr>
        <w:spacing w:line="240" w:lineRule="auto"/>
        <w:rPr>
          <w:rFonts w:ascii="Times New Roman" w:hAnsi="Times New Roman" w:cs="Times New Roman"/>
          <w:b/>
          <w:sz w:val="28"/>
        </w:rPr>
      </w:pPr>
      <w:r w:rsidRPr="00A24F87">
        <w:rPr>
          <w:rFonts w:ascii="Times New Roman" w:hAnsi="Times New Roman" w:cs="Times New Roman"/>
          <w:b/>
          <w:sz w:val="28"/>
        </w:rPr>
        <mc:AlternateContent>
          <mc:Choice Requires="wpg">
            <w:drawing>
              <wp:anchor distT="0" distB="0" distL="114300" distR="114300" simplePos="0" relativeHeight="251745280" behindDoc="0" locked="0" layoutInCell="1" allowOverlap="1" wp14:anchorId="3AE37064" wp14:editId="0CC8AB89">
                <wp:simplePos x="0" y="0"/>
                <wp:positionH relativeFrom="column">
                  <wp:posOffset>3139440</wp:posOffset>
                </wp:positionH>
                <wp:positionV relativeFrom="paragraph">
                  <wp:posOffset>0</wp:posOffset>
                </wp:positionV>
                <wp:extent cx="2628900" cy="2735580"/>
                <wp:effectExtent l="0" t="0" r="38100" b="7620"/>
                <wp:wrapTopAndBottom/>
                <wp:docPr id="328" name="Group 1029"/>
                <wp:cNvGraphicFramePr/>
                <a:graphic xmlns:a="http://schemas.openxmlformats.org/drawingml/2006/main">
                  <a:graphicData uri="http://schemas.microsoft.com/office/word/2010/wordprocessingGroup">
                    <wpg:wgp>
                      <wpg:cNvGrpSpPr/>
                      <wpg:grpSpPr>
                        <a:xfrm>
                          <a:off x="0" y="0"/>
                          <a:ext cx="2628900" cy="2735580"/>
                          <a:chOff x="0" y="-3660"/>
                          <a:chExt cx="2628900" cy="2736331"/>
                        </a:xfrm>
                      </wpg:grpSpPr>
                      <pic:pic xmlns:pic="http://schemas.openxmlformats.org/drawingml/2006/picture">
                        <pic:nvPicPr>
                          <pic:cNvPr id="329" name="Picture 329"/>
                          <pic:cNvPicPr>
                            <a:picLocks noChangeAspect="1"/>
                          </pic:cNvPicPr>
                        </pic:nvPicPr>
                        <pic:blipFill rotWithShape="1">
                          <a:blip r:embed="rId40" cstate="print">
                            <a:extLst>
                              <a:ext uri="{28A0092B-C50C-407E-A947-70E740481C1C}">
                                <a14:useLocalDpi xmlns:a14="http://schemas.microsoft.com/office/drawing/2010/main" val="0"/>
                              </a:ext>
                            </a:extLst>
                          </a:blip>
                          <a:srcRect l="6753" t="8373" r="8135" b="3558"/>
                          <a:stretch/>
                        </pic:blipFill>
                        <pic:spPr>
                          <a:xfrm>
                            <a:off x="50798" y="63500"/>
                            <a:ext cx="2515914" cy="2011680"/>
                          </a:xfrm>
                          <a:prstGeom prst="rect">
                            <a:avLst/>
                          </a:prstGeom>
                        </pic:spPr>
                      </pic:pic>
                      <wps:wsp>
                        <wps:cNvPr id="330" name="Rectangle 330"/>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TextBox 44"/>
                        <wps:cNvSpPr txBox="1"/>
                        <wps:spPr>
                          <a:xfrm>
                            <a:off x="1471295" y="280035"/>
                            <a:ext cx="1043305" cy="369332"/>
                          </a:xfrm>
                          <a:prstGeom prst="rect">
                            <a:avLst/>
                          </a:prstGeom>
                          <a:noFill/>
                        </wps:spPr>
                        <wps:txbx>
                          <w:txbxContent>
                            <w:p w14:paraId="2A82666E" w14:textId="77777777" w:rsidR="00A24F87" w:rsidRDefault="00A24F87" w:rsidP="00A24F87">
                              <w:pPr>
                                <w:pStyle w:val="NormalWeb"/>
                                <w:spacing w:before="0" w:beforeAutospacing="0" w:after="0" w:afterAutospacing="0"/>
                              </w:pPr>
                              <w:r>
                                <w:rPr>
                                  <w:rFonts w:asciiTheme="minorHAnsi" w:hAnsi="Calibri" w:cstheme="minorBidi"/>
                                  <w:color w:val="FA0000"/>
                                  <w:kern w:val="24"/>
                                  <w:sz w:val="36"/>
                                  <w:szCs w:val="36"/>
                                </w:rPr>
                                <w:t>Cluster 2</w:t>
                              </w:r>
                            </w:p>
                          </w:txbxContent>
                        </wps:txbx>
                        <wps:bodyPr wrap="square" rtlCol="0">
                          <a:spAutoFit/>
                        </wps:bodyPr>
                      </wps:wsp>
                      <wps:wsp>
                        <wps:cNvPr id="332" name="Rectangle 332"/>
                        <wps:cNvSpPr/>
                        <wps:spPr>
                          <a:xfrm>
                            <a:off x="31750" y="-3660"/>
                            <a:ext cx="2590800" cy="26954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 name="Straight Connector 333"/>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4" name="TextBox 42"/>
                        <wps:cNvSpPr txBox="1"/>
                        <wps:spPr>
                          <a:xfrm>
                            <a:off x="0" y="2057031"/>
                            <a:ext cx="2603500" cy="675640"/>
                          </a:xfrm>
                          <a:prstGeom prst="rect">
                            <a:avLst/>
                          </a:prstGeom>
                          <a:noFill/>
                        </wps:spPr>
                        <wps:txbx>
                          <w:txbxContent>
                            <w:p w14:paraId="67A05F4D" w14:textId="4DB8EBA4" w:rsidR="00A24F87" w:rsidRDefault="00A24F87" w:rsidP="00A24F87">
                              <w:pPr>
                                <w:pStyle w:val="NormalWeb"/>
                                <w:spacing w:before="0" w:beforeAutospacing="0" w:after="0" w:afterAutospacing="0"/>
                                <w:jc w:val="both"/>
                              </w:pPr>
                              <w:bookmarkStart w:id="15"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4</w:t>
                              </w:r>
                              <w:r>
                                <w:rPr>
                                  <w:color w:val="000000" w:themeColor="text1"/>
                                  <w:kern w:val="24"/>
                                  <w:sz w:val="20"/>
                                  <w:szCs w:val="20"/>
                                </w:rPr>
                                <w:fldChar w:fldCharType="end"/>
                              </w:r>
                              <w:bookmarkEnd w:id="15"/>
                              <w:r>
                                <w:rPr>
                                  <w:color w:val="000000" w:themeColor="text1"/>
                                  <w:kern w:val="24"/>
                                  <w:sz w:val="20"/>
                                  <w:szCs w:val="20"/>
                                </w:rPr>
                                <w:t>. Amplitude vs. probe position for cluster 2. Feint lines correspond to individual signals and the dark line corresponds to the average.</w:t>
                              </w:r>
                            </w:p>
                          </w:txbxContent>
                        </wps:txbx>
                        <wps:bodyPr wrap="square" rtlCol="0">
                          <a:spAutoFit/>
                        </wps:bodyPr>
                      </wps:wsp>
                    </wpg:wgp>
                  </a:graphicData>
                </a:graphic>
                <wp14:sizeRelV relativeFrom="margin">
                  <wp14:pctHeight>0</wp14:pctHeight>
                </wp14:sizeRelV>
              </wp:anchor>
            </w:drawing>
          </mc:Choice>
          <mc:Fallback>
            <w:pict>
              <v:group w14:anchorId="3AE37064" id="Group 1029" o:spid="_x0000_s1177" style="position:absolute;margin-left:247.2pt;margin-top:0;width:207pt;height:215.4pt;z-index:251745280;mso-height-relative:margin" coordorigin=",-36" coordsize="26289,2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">
                <v:shape id="Picture 329" o:spid="_x0000_s1178" type="#_x0000_t75" style="position:absolute;left:507;top:635;width:25160;height:20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">
                  <v:imagedata r:id="rId41" o:title="" croptop="5487f" cropbottom="2332f" cropleft="4426f" cropright="5331f"/>
                </v:shape>
                <v:rect id="Rectangle 330" o:spid="_x0000_s1179"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" fillcolor="#c9c9c9 [1942]" strokecolor="#7b7b7b [2406]" strokeweight="1pt"/>
                <v:shape id="TextBox 44" o:spid="_x0000_s1180" type="#_x0000_t202" style="position:absolute;left:14712;top:2800;width:1043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" filled="f" stroked="f">
                  <v:textbox style="mso-fit-shape-to-text:t">
                    <w:txbxContent>
                      <w:p w14:paraId="2A82666E" w14:textId="77777777" w:rsidR="00A24F87" w:rsidRDefault="00A24F87" w:rsidP="00A24F87">
                        <w:pPr>
                          <w:pStyle w:val="NormalWeb"/>
                          <w:spacing w:before="0" w:beforeAutospacing="0" w:after="0" w:afterAutospacing="0"/>
                        </w:pPr>
                        <w:r>
                          <w:rPr>
                            <w:rFonts w:asciiTheme="minorHAnsi" w:hAnsi="Calibri" w:cstheme="minorBidi"/>
                            <w:color w:val="FA0000"/>
                            <w:kern w:val="24"/>
                            <w:sz w:val="36"/>
                            <w:szCs w:val="36"/>
                          </w:rPr>
                          <w:t>Cluster 2</w:t>
                        </w:r>
                      </w:p>
                    </w:txbxContent>
                  </v:textbox>
                </v:shape>
                <v:rect id="Rectangle 332" o:spid="_x0000_s1181" style="position:absolute;left:317;top:-36;width:25908;height:2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line id="Straight Connector 333" o:spid="_x0000_s1182"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" strokecolor="black [3213]" strokeweight="1pt">
                  <v:stroke joinstyle="miter"/>
                  <o:lock v:ext="edit" shapetype="f"/>
                </v:line>
                <v:shape id="TextBox 42" o:spid="_x0000_s1183"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" filled="f" stroked="f">
                  <v:textbox style="mso-fit-shape-to-text:t">
                    <w:txbxContent>
                      <w:p w14:paraId="67A05F4D" w14:textId="4DB8EBA4" w:rsidR="00A24F87" w:rsidRDefault="00A24F87" w:rsidP="00A24F87">
                        <w:pPr>
                          <w:pStyle w:val="NormalWeb"/>
                          <w:spacing w:before="0" w:beforeAutospacing="0" w:after="0" w:afterAutospacing="0"/>
                          <w:jc w:val="both"/>
                        </w:pPr>
                        <w:bookmarkStart w:id="16"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4</w:t>
                        </w:r>
                        <w:r>
                          <w:rPr>
                            <w:color w:val="000000" w:themeColor="text1"/>
                            <w:kern w:val="24"/>
                            <w:sz w:val="20"/>
                            <w:szCs w:val="20"/>
                          </w:rPr>
                          <w:fldChar w:fldCharType="end"/>
                        </w:r>
                        <w:bookmarkEnd w:id="16"/>
                        <w:r>
                          <w:rPr>
                            <w:color w:val="000000" w:themeColor="text1"/>
                            <w:kern w:val="24"/>
                            <w:sz w:val="20"/>
                            <w:szCs w:val="20"/>
                          </w:rPr>
                          <w:t>. Amplitude vs. probe position for cluster 2. Feint lines correspond to individual signals and the dark line corresponds to the average.</w:t>
                        </w:r>
                      </w:p>
                    </w:txbxContent>
                  </v:textbox>
                </v:shape>
                <w10:wrap type="topAndBottom"/>
              </v:group>
            </w:pict>
          </mc:Fallback>
        </mc:AlternateContent>
      </w:r>
      <w:r w:rsidRPr="00A24F87">
        <w:rPr>
          <w:rFonts w:ascii="Times New Roman" w:hAnsi="Times New Roman" w:cs="Times New Roman"/>
          <w:b/>
          <w:sz w:val="28"/>
        </w:rPr>
        <mc:AlternateContent>
          <mc:Choice Requires="wpg">
            <w:drawing>
              <wp:anchor distT="0" distB="0" distL="114300" distR="114300" simplePos="0" relativeHeight="251743232" behindDoc="0" locked="0" layoutInCell="1" allowOverlap="1" wp14:anchorId="0BE0ADDB" wp14:editId="31F57E01">
                <wp:simplePos x="0" y="0"/>
                <wp:positionH relativeFrom="column">
                  <wp:posOffset>42545</wp:posOffset>
                </wp:positionH>
                <wp:positionV relativeFrom="paragraph">
                  <wp:posOffset>0</wp:posOffset>
                </wp:positionV>
                <wp:extent cx="2603500" cy="2790825"/>
                <wp:effectExtent l="0" t="0" r="25400" b="0"/>
                <wp:wrapTopAndBottom/>
                <wp:docPr id="320" name="Group 1024"/>
                <wp:cNvGraphicFramePr/>
                <a:graphic xmlns:a="http://schemas.openxmlformats.org/drawingml/2006/main">
                  <a:graphicData uri="http://schemas.microsoft.com/office/word/2010/wordprocessingGroup">
                    <wpg:wgp>
                      <wpg:cNvGrpSpPr/>
                      <wpg:grpSpPr>
                        <a:xfrm>
                          <a:off x="0" y="0"/>
                          <a:ext cx="2603500" cy="2790825"/>
                          <a:chOff x="31134" y="0"/>
                          <a:chExt cx="2603500" cy="2791609"/>
                        </a:xfrm>
                      </wpg:grpSpPr>
                      <pic:pic xmlns:pic="http://schemas.openxmlformats.org/drawingml/2006/picture">
                        <pic:nvPicPr>
                          <pic:cNvPr id="321" name="Picture 321"/>
                          <pic:cNvPicPr>
                            <a:picLocks noChangeAspect="1"/>
                          </pic:cNvPicPr>
                        </pic:nvPicPr>
                        <pic:blipFill rotWithShape="1">
                          <a:blip r:embed="rId42" cstate="print">
                            <a:extLst>
                              <a:ext uri="{28A0092B-C50C-407E-A947-70E740481C1C}">
                                <a14:useLocalDpi xmlns:a14="http://schemas.microsoft.com/office/drawing/2010/main" val="0"/>
                              </a:ext>
                            </a:extLst>
                          </a:blip>
                          <a:srcRect l="6586" t="8438" r="8832" b="3712"/>
                          <a:stretch/>
                        </pic:blipFill>
                        <pic:spPr>
                          <a:xfrm>
                            <a:off x="38100" y="50800"/>
                            <a:ext cx="2508250" cy="2013080"/>
                          </a:xfrm>
                          <a:prstGeom prst="rect">
                            <a:avLst/>
                          </a:prstGeom>
                        </pic:spPr>
                      </pic:pic>
                      <wpg:grpSp>
                        <wpg:cNvPr id="322" name="Group 322"/>
                        <wpg:cNvGrpSpPr/>
                        <wpg:grpSpPr>
                          <a:xfrm>
                            <a:off x="1464945" y="286385"/>
                            <a:ext cx="1043305" cy="369332"/>
                            <a:chOff x="1464945" y="286385"/>
                            <a:chExt cx="1043305" cy="369332"/>
                          </a:xfrm>
                        </wpg:grpSpPr>
                        <wps:wsp>
                          <wps:cNvPr id="323" name="Rectangle 323"/>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4" name="TextBox 22"/>
                          <wps:cNvSpPr txBox="1"/>
                          <wps:spPr>
                            <a:xfrm>
                              <a:off x="1464945" y="286385"/>
                              <a:ext cx="1043305" cy="369332"/>
                            </a:xfrm>
                            <a:prstGeom prst="rect">
                              <a:avLst/>
                            </a:prstGeom>
                            <a:noFill/>
                          </wps:spPr>
                          <wps:txbx>
                            <w:txbxContent>
                              <w:p w14:paraId="59AC3963" w14:textId="77777777" w:rsidR="00A24F87" w:rsidRDefault="00A24F87" w:rsidP="00A24F87">
                                <w:pPr>
                                  <w:pStyle w:val="NormalWeb"/>
                                  <w:spacing w:before="0" w:beforeAutospacing="0" w:after="0" w:afterAutospacing="0"/>
                                </w:pPr>
                                <w:r>
                                  <w:rPr>
                                    <w:rFonts w:asciiTheme="minorHAnsi" w:hAnsi="Calibri" w:cstheme="minorBidi"/>
                                    <w:color w:val="A0522D"/>
                                    <w:kern w:val="24"/>
                                    <w:sz w:val="36"/>
                                    <w:szCs w:val="36"/>
                                  </w:rPr>
                                  <w:t>Cluster 1</w:t>
                                </w:r>
                              </w:p>
                            </w:txbxContent>
                          </wps:txbx>
                          <wps:bodyPr wrap="square" rtlCol="0">
                            <a:spAutoFit/>
                          </wps:bodyPr>
                        </wps:wsp>
                      </wpg:grpSp>
                      <wps:wsp>
                        <wps:cNvPr id="325" name="Rectangle 325"/>
                        <wps:cNvSpPr/>
                        <wps:spPr>
                          <a:xfrm>
                            <a:off x="31750" y="0"/>
                            <a:ext cx="2590800" cy="2716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6" name="Straight Connector 326"/>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TextBox 28"/>
                        <wps:cNvSpPr txBox="1"/>
                        <wps:spPr>
                          <a:xfrm>
                            <a:off x="31134" y="2076078"/>
                            <a:ext cx="2603500" cy="715531"/>
                          </a:xfrm>
                          <a:prstGeom prst="rect">
                            <a:avLst/>
                          </a:prstGeom>
                          <a:noFill/>
                        </wps:spPr>
                        <wps:txbx>
                          <w:txbxContent>
                            <w:p w14:paraId="3F226554" w14:textId="0F9C0149" w:rsidR="00A24F87" w:rsidRDefault="00A24F87" w:rsidP="00A24F87">
                              <w:pPr>
                                <w:pStyle w:val="NormalWeb"/>
                                <w:spacing w:before="0" w:beforeAutospacing="0" w:after="0" w:afterAutospacing="0"/>
                                <w:jc w:val="both"/>
                              </w:pPr>
                              <w:bookmarkStart w:id="17" w:name="_Ref483866315"/>
                              <w:r>
                                <w:rPr>
                                  <w:color w:val="000000" w:themeColor="text1"/>
                                  <w:kern w:val="24"/>
                                  <w:sz w:val="20"/>
                                  <w:szCs w:val="20"/>
                                </w:rPr>
                                <w:t>Figure</w:t>
                              </w:r>
                              <w:r>
                                <w:rPr>
                                  <w:color w:val="000000" w:themeColor="text1"/>
                                  <w:kern w:val="24"/>
                                  <w:sz w:val="20"/>
                                  <w:szCs w:val="20"/>
                                </w:rPr>
                                <w:t xml:space="preserv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5</w:t>
                              </w:r>
                              <w:r>
                                <w:rPr>
                                  <w:color w:val="000000" w:themeColor="text1"/>
                                  <w:kern w:val="24"/>
                                  <w:sz w:val="20"/>
                                  <w:szCs w:val="20"/>
                                </w:rPr>
                                <w:fldChar w:fldCharType="end"/>
                              </w:r>
                              <w:bookmarkEnd w:id="17"/>
                              <w:r>
                                <w:rPr>
                                  <w:color w:val="000000" w:themeColor="text1"/>
                                  <w:kern w:val="24"/>
                                  <w:sz w:val="20"/>
                                  <w:szCs w:val="20"/>
                                </w:rPr>
                                <w:t>. Amplitude vs. probe position for cluster 1. Feint lines correspond to individual signals and the dark line corresponds to the averag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BE0ADDB" id="Group 1024" o:spid="_x0000_s1184" style="position:absolute;margin-left:3.35pt;margin-top:0;width:205pt;height:219.75pt;z-index:251743232;mso-width-relative:margin;mso-height-relative:margin" coordorigin="311" coordsize="26035,27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">
                <v:shape id="Picture 321" o:spid="_x0000_s1185" type="#_x0000_t75" style="position:absolute;left:381;top:508;width:25082;height:2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">
                  <v:imagedata r:id="rId43" o:title="" croptop="5530f" cropbottom="2433f" cropleft="4316f" cropright="5788f"/>
                </v:shape>
                <v:group id="Group 322" o:spid="_x0000_s1186"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rect id="Rectangle 323" o:spid="_x0000_s1187"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" fillcolor="#c9c9c9 [1942]" strokecolor="#7b7b7b [2406]" strokeweight="1pt"/>
                  <v:shape id="TextBox 22" o:spid="_x0000_s1188"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" filled="f" stroked="f">
                    <v:textbox style="mso-fit-shape-to-text:t">
                      <w:txbxContent>
                        <w:p w14:paraId="59AC3963" w14:textId="77777777" w:rsidR="00A24F87" w:rsidRDefault="00A24F87" w:rsidP="00A24F87">
                          <w:pPr>
                            <w:pStyle w:val="NormalWeb"/>
                            <w:spacing w:before="0" w:beforeAutospacing="0" w:after="0" w:afterAutospacing="0"/>
                          </w:pPr>
                          <w:r>
                            <w:rPr>
                              <w:rFonts w:asciiTheme="minorHAnsi" w:hAnsi="Calibri" w:cstheme="minorBidi"/>
                              <w:color w:val="A0522D"/>
                              <w:kern w:val="24"/>
                              <w:sz w:val="36"/>
                              <w:szCs w:val="36"/>
                            </w:rPr>
                            <w:t>Cluster 1</w:t>
                          </w:r>
                        </w:p>
                      </w:txbxContent>
                    </v:textbox>
                  </v:shape>
                </v:group>
                <v:rect id="Rectangle 325" o:spid="_x0000_s1189" style="position:absolute;left:317;width:25908;height:27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p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9AF+z6QjoJc/AAAA//8DAFBLAQItABQABgAIAAAAIQDb4fbL7gAAAIUBAAATAAAAAAAA&#10;AAAAAAAAAAAAAABbQ29udGVudF9UeXBlc10ueG1sUEsBAi0AFAAGAAgAAAAhAFr0LFu/AAAAFQEA&#10;AAsAAAAAAAAAAAAAAAAAHwEAAF9yZWxzLy5yZWxzUEsBAi0AFAAGAAgAAAAhADPP6nHHAAAA3AAA&#10;AA8AAAAAAAAAAAAAAAAABwIAAGRycy9kb3ducmV2LnhtbFBLBQYAAAAAAwADALcAAAD7AgAAAAA=&#10;" filled="f" strokecolor="black [3213]" strokeweight="1pt"/>
                <v:line id="Straight Connector 326" o:spid="_x0000_s1190"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" strokecolor="black [3213]" strokeweight="1pt">
                  <v:stroke joinstyle="miter"/>
                  <o:lock v:ext="edit" shapetype="f"/>
                </v:line>
                <v:shape id="TextBox 28" o:spid="_x0000_s1191" type="#_x0000_t202" style="position:absolute;left:311;top:20760;width:26035;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3F226554" w14:textId="0F9C0149" w:rsidR="00A24F87" w:rsidRDefault="00A24F87" w:rsidP="00A24F87">
                        <w:pPr>
                          <w:pStyle w:val="NormalWeb"/>
                          <w:spacing w:before="0" w:beforeAutospacing="0" w:after="0" w:afterAutospacing="0"/>
                          <w:jc w:val="both"/>
                        </w:pPr>
                        <w:bookmarkStart w:id="18" w:name="_Ref483866315"/>
                        <w:r>
                          <w:rPr>
                            <w:color w:val="000000" w:themeColor="text1"/>
                            <w:kern w:val="24"/>
                            <w:sz w:val="20"/>
                            <w:szCs w:val="20"/>
                          </w:rPr>
                          <w:t>Figure</w:t>
                        </w:r>
                        <w:r>
                          <w:rPr>
                            <w:color w:val="000000" w:themeColor="text1"/>
                            <w:kern w:val="24"/>
                            <w:sz w:val="20"/>
                            <w:szCs w:val="20"/>
                          </w:rPr>
                          <w:t xml:space="preserv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5</w:t>
                        </w:r>
                        <w:r>
                          <w:rPr>
                            <w:color w:val="000000" w:themeColor="text1"/>
                            <w:kern w:val="24"/>
                            <w:sz w:val="20"/>
                            <w:szCs w:val="20"/>
                          </w:rPr>
                          <w:fldChar w:fldCharType="end"/>
                        </w:r>
                        <w:bookmarkEnd w:id="18"/>
                        <w:r>
                          <w:rPr>
                            <w:color w:val="000000" w:themeColor="text1"/>
                            <w:kern w:val="24"/>
                            <w:sz w:val="20"/>
                            <w:szCs w:val="20"/>
                          </w:rPr>
                          <w:t>. Amplitude vs. probe position for cluster 1. Feint lines correspond to individual signals and the dark line corresponds to the average.</w:t>
                        </w:r>
                      </w:p>
                    </w:txbxContent>
                  </v:textbox>
                </v:shape>
                <w10:wrap type="topAndBottom"/>
              </v:group>
            </w:pict>
          </mc:Fallback>
        </mc:AlternateContent>
      </w:r>
    </w:p>
    <w:p w14:paraId="74A3D90B" w14:textId="77777777" w:rsidR="007F0FB2" w:rsidRDefault="007F0FB2" w:rsidP="00DB5191">
      <w:pPr>
        <w:pBdr>
          <w:bottom w:val="single" w:sz="6" w:space="1" w:color="auto"/>
        </w:pBdr>
        <w:spacing w:line="240" w:lineRule="auto"/>
        <w:rPr>
          <w:rFonts w:ascii="Times New Roman" w:hAnsi="Times New Roman" w:cs="Times New Roman"/>
          <w:b/>
          <w:sz w:val="28"/>
        </w:rPr>
      </w:pPr>
    </w:p>
    <w:p w14:paraId="734F8CEF" w14:textId="77777777" w:rsidR="007F0FB2" w:rsidRDefault="007F0FB2" w:rsidP="00DB5191">
      <w:pPr>
        <w:pBdr>
          <w:bottom w:val="single" w:sz="6" w:space="1" w:color="auto"/>
        </w:pBdr>
        <w:spacing w:line="240" w:lineRule="auto"/>
        <w:rPr>
          <w:rFonts w:ascii="Times New Roman" w:hAnsi="Times New Roman" w:cs="Times New Roman"/>
          <w:b/>
          <w:sz w:val="28"/>
        </w:rPr>
      </w:pPr>
    </w:p>
    <w:p w14:paraId="7CA1A4C8" w14:textId="77777777" w:rsidR="007F0FB2" w:rsidRDefault="007F0FB2" w:rsidP="00DB5191">
      <w:pPr>
        <w:pBdr>
          <w:bottom w:val="single" w:sz="6" w:space="1" w:color="auto"/>
        </w:pBdr>
        <w:spacing w:line="240" w:lineRule="auto"/>
        <w:rPr>
          <w:rFonts w:ascii="Times New Roman" w:hAnsi="Times New Roman" w:cs="Times New Roman"/>
          <w:b/>
          <w:sz w:val="28"/>
        </w:rPr>
      </w:pPr>
    </w:p>
    <w:p w14:paraId="6AD80F3B" w14:textId="77777777" w:rsidR="007F0FB2" w:rsidRDefault="007F0FB2" w:rsidP="00DB5191">
      <w:pPr>
        <w:pBdr>
          <w:bottom w:val="single" w:sz="6" w:space="1" w:color="auto"/>
        </w:pBdr>
        <w:spacing w:line="240" w:lineRule="auto"/>
        <w:rPr>
          <w:rFonts w:ascii="Times New Roman" w:hAnsi="Times New Roman" w:cs="Times New Roman"/>
          <w:b/>
          <w:sz w:val="28"/>
        </w:rPr>
      </w:pPr>
    </w:p>
    <w:p w14:paraId="1E0CAA5F" w14:textId="77777777" w:rsidR="007F0FB2" w:rsidRDefault="007F0FB2" w:rsidP="00DB5191">
      <w:pPr>
        <w:pBdr>
          <w:bottom w:val="single" w:sz="6" w:space="1" w:color="auto"/>
        </w:pBdr>
        <w:spacing w:line="240" w:lineRule="auto"/>
        <w:rPr>
          <w:rFonts w:ascii="Times New Roman" w:hAnsi="Times New Roman" w:cs="Times New Roman"/>
          <w:b/>
          <w:sz w:val="28"/>
        </w:rPr>
      </w:pPr>
    </w:p>
    <w:p w14:paraId="772DC0CB" w14:textId="77777777" w:rsidR="007F0FB2" w:rsidRDefault="007F0FB2" w:rsidP="00DB5191">
      <w:pPr>
        <w:pBdr>
          <w:bottom w:val="single" w:sz="6" w:space="1" w:color="auto"/>
        </w:pBdr>
        <w:spacing w:line="240" w:lineRule="auto"/>
        <w:rPr>
          <w:rFonts w:ascii="Times New Roman" w:hAnsi="Times New Roman" w:cs="Times New Roman"/>
          <w:b/>
          <w:sz w:val="28"/>
        </w:rPr>
      </w:pPr>
    </w:p>
    <w:p w14:paraId="4FCF0E88" w14:textId="349FF2AE"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lastRenderedPageBreak/>
        <w:t>Bibliography</w:t>
      </w:r>
    </w:p>
    <w:p w14:paraId="0F4FFC14" w14:textId="0523242E" w:rsidR="00B26F7D" w:rsidRPr="007F0FB2" w:rsidRDefault="00DB5191"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B26F7D" w:rsidRPr="00B26F7D">
        <w:rPr>
          <w:rFonts w:ascii="Times New Roman" w:hAnsi="Times New Roman" w:cs="Times New Roman"/>
          <w:noProof/>
          <w:sz w:val="28"/>
          <w:szCs w:val="24"/>
        </w:rPr>
        <w:t>1.</w:t>
      </w:r>
      <w:r w:rsidR="00B26F7D" w:rsidRPr="00B26F7D">
        <w:rPr>
          <w:rFonts w:ascii="Times New Roman" w:hAnsi="Times New Roman" w:cs="Times New Roman"/>
          <w:noProof/>
          <w:sz w:val="28"/>
          <w:szCs w:val="24"/>
        </w:rPr>
        <w:tab/>
      </w:r>
      <w:r w:rsidR="00B26F7D" w:rsidRPr="007F0FB2">
        <w:rPr>
          <w:rFonts w:ascii="Times New Roman" w:hAnsi="Times New Roman" w:cs="Times New Roman"/>
          <w:noProof/>
          <w:sz w:val="24"/>
          <w:szCs w:val="24"/>
        </w:rPr>
        <w:t xml:space="preserve">Haskey, S. R., Blackwell, B. D. &amp; Pretty, D. G. Clustering of periodic multichannel timeseries data with application to plasma fluctuations. </w:t>
      </w:r>
      <w:r w:rsidR="00B26F7D" w:rsidRPr="007F0FB2">
        <w:rPr>
          <w:rFonts w:ascii="Times New Roman" w:hAnsi="Times New Roman" w:cs="Times New Roman"/>
          <w:i/>
          <w:iCs/>
          <w:noProof/>
          <w:sz w:val="24"/>
          <w:szCs w:val="24"/>
        </w:rPr>
        <w:t>Comput. Phys. Commun.</w:t>
      </w:r>
      <w:r w:rsidR="00B26F7D" w:rsidRPr="007F0FB2">
        <w:rPr>
          <w:rFonts w:ascii="Times New Roman" w:hAnsi="Times New Roman" w:cs="Times New Roman"/>
          <w:noProof/>
          <w:sz w:val="24"/>
          <w:szCs w:val="24"/>
        </w:rPr>
        <w:t xml:space="preserve"> </w:t>
      </w:r>
      <w:r w:rsidR="00B26F7D" w:rsidRPr="007F0FB2">
        <w:rPr>
          <w:rFonts w:ascii="Times New Roman" w:hAnsi="Times New Roman" w:cs="Times New Roman"/>
          <w:b/>
          <w:bCs/>
          <w:noProof/>
          <w:sz w:val="24"/>
          <w:szCs w:val="24"/>
        </w:rPr>
        <w:t>185,</w:t>
      </w:r>
      <w:r w:rsidR="00B26F7D" w:rsidRPr="007F0FB2">
        <w:rPr>
          <w:rFonts w:ascii="Times New Roman" w:hAnsi="Times New Roman" w:cs="Times New Roman"/>
          <w:noProof/>
          <w:sz w:val="24"/>
          <w:szCs w:val="24"/>
        </w:rPr>
        <w:t xml:space="preserve"> 1669–1680 (2014).</w:t>
      </w:r>
    </w:p>
    <w:p w14:paraId="0A863DD9" w14:textId="41D057E1"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2.</w:t>
      </w:r>
      <w:r w:rsidRPr="007F0FB2">
        <w:rPr>
          <w:rFonts w:ascii="Times New Roman" w:hAnsi="Times New Roman" w:cs="Times New Roman"/>
          <w:noProof/>
          <w:sz w:val="24"/>
          <w:szCs w:val="24"/>
        </w:rPr>
        <w:tab/>
        <w:t xml:space="preserve">Heidbrink, W. W. Basic physics of Alfvn instabilities driven by energetic particles in toroidally confined plasmas. </w:t>
      </w:r>
      <w:r w:rsidRPr="007F0FB2">
        <w:rPr>
          <w:rFonts w:ascii="Times New Roman" w:hAnsi="Times New Roman" w:cs="Times New Roman"/>
          <w:i/>
          <w:iCs/>
          <w:noProof/>
          <w:sz w:val="24"/>
          <w:szCs w:val="24"/>
        </w:rPr>
        <w:t>Phys. Plasmas</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15,</w:t>
      </w:r>
      <w:r w:rsidRPr="007F0FB2">
        <w:rPr>
          <w:rFonts w:ascii="Times New Roman" w:hAnsi="Times New Roman" w:cs="Times New Roman"/>
          <w:noProof/>
          <w:sz w:val="24"/>
          <w:szCs w:val="24"/>
        </w:rPr>
        <w:t xml:space="preserve"> (2008).</w:t>
      </w:r>
    </w:p>
    <w:p w14:paraId="5AFF523F" w14:textId="157AF93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3.</w:t>
      </w:r>
      <w:r w:rsidRPr="007F0FB2">
        <w:rPr>
          <w:rFonts w:ascii="Times New Roman" w:hAnsi="Times New Roman" w:cs="Times New Roman"/>
          <w:noProof/>
          <w:sz w:val="24"/>
          <w:szCs w:val="24"/>
        </w:rPr>
        <w:tab/>
        <w:t xml:space="preserve">Chen, F. F. </w:t>
      </w:r>
      <w:r w:rsidRPr="007F0FB2">
        <w:rPr>
          <w:rFonts w:ascii="Times New Roman" w:hAnsi="Times New Roman" w:cs="Times New Roman"/>
          <w:i/>
          <w:iCs/>
          <w:noProof/>
          <w:sz w:val="24"/>
          <w:szCs w:val="24"/>
        </w:rPr>
        <w:t>Introduction to Plasma Physics and Controlled Fusion</w:t>
      </w:r>
      <w:r w:rsidRPr="007F0FB2">
        <w:rPr>
          <w:rFonts w:ascii="Times New Roman" w:hAnsi="Times New Roman" w:cs="Times New Roman"/>
          <w:noProof/>
          <w:sz w:val="24"/>
          <w:szCs w:val="24"/>
        </w:rPr>
        <w:t>. (Springer, 1984).</w:t>
      </w:r>
    </w:p>
    <w:p w14:paraId="10031F5E" w14:textId="34B960D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4.</w:t>
      </w:r>
      <w:r w:rsidRPr="007F0FB2">
        <w:rPr>
          <w:rFonts w:ascii="Times New Roman" w:hAnsi="Times New Roman" w:cs="Times New Roman"/>
          <w:noProof/>
          <w:sz w:val="24"/>
          <w:szCs w:val="24"/>
        </w:rPr>
        <w:tab/>
        <w:t>DIII-D Beams. (2016). Available at: https://diii-d.gat.com/diii-d/Beams_feat. (Accessed: 16th May 2017)</w:t>
      </w:r>
    </w:p>
    <w:p w14:paraId="62D722E0"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5.</w:t>
      </w:r>
      <w:r w:rsidRPr="007F0FB2">
        <w:rPr>
          <w:rFonts w:ascii="Times New Roman" w:hAnsi="Times New Roman" w:cs="Times New Roman"/>
          <w:noProof/>
          <w:sz w:val="24"/>
          <w:szCs w:val="24"/>
        </w:rPr>
        <w:tab/>
        <w:t xml:space="preserve">Ogawa, K. </w:t>
      </w:r>
      <w:r w:rsidRPr="007F0FB2">
        <w:rPr>
          <w:rFonts w:ascii="Times New Roman" w:hAnsi="Times New Roman" w:cs="Times New Roman"/>
          <w:i/>
          <w:iCs/>
          <w:noProof/>
          <w:sz w:val="24"/>
          <w:szCs w:val="24"/>
        </w:rPr>
        <w:t>et al.</w:t>
      </w:r>
      <w:r w:rsidRPr="007F0FB2">
        <w:rPr>
          <w:rFonts w:ascii="Times New Roman" w:hAnsi="Times New Roman" w:cs="Times New Roman"/>
          <w:noProof/>
          <w:sz w:val="24"/>
          <w:szCs w:val="24"/>
        </w:rPr>
        <w:t xml:space="preserve"> A study on the TAE-induced fast-ion loss process in LHD.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53,</w:t>
      </w:r>
      <w:r w:rsidRPr="007F0FB2">
        <w:rPr>
          <w:rFonts w:ascii="Times New Roman" w:hAnsi="Times New Roman" w:cs="Times New Roman"/>
          <w:noProof/>
          <w:sz w:val="24"/>
          <w:szCs w:val="24"/>
        </w:rPr>
        <w:t xml:space="preserve"> 53012 (2013).</w:t>
      </w:r>
    </w:p>
    <w:p w14:paraId="7261E162"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6.</w:t>
      </w:r>
      <w:r w:rsidRPr="007F0FB2">
        <w:rPr>
          <w:rFonts w:ascii="Times New Roman" w:hAnsi="Times New Roman" w:cs="Times New Roman"/>
          <w:noProof/>
          <w:sz w:val="24"/>
          <w:szCs w:val="24"/>
        </w:rPr>
        <w:tab/>
        <w:t xml:space="preserve">Heidbrink, W. W., Strait, E. J., Doyle, E., Sager, G. &amp; Snider, R. T. An investigation of beam driven Alfvén instabilities in the DIII-D tokamak.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31,</w:t>
      </w:r>
      <w:r w:rsidRPr="007F0FB2">
        <w:rPr>
          <w:rFonts w:ascii="Times New Roman" w:hAnsi="Times New Roman" w:cs="Times New Roman"/>
          <w:noProof/>
          <w:sz w:val="24"/>
          <w:szCs w:val="24"/>
        </w:rPr>
        <w:t xml:space="preserve"> 1635–1648 (2011).</w:t>
      </w:r>
    </w:p>
    <w:p w14:paraId="30107007"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7.</w:t>
      </w:r>
      <w:r w:rsidRPr="007F0FB2">
        <w:rPr>
          <w:rFonts w:ascii="Times New Roman" w:hAnsi="Times New Roman" w:cs="Times New Roman"/>
          <w:noProof/>
          <w:sz w:val="24"/>
          <w:szCs w:val="24"/>
        </w:rPr>
        <w:tab/>
        <w:t xml:space="preserve">Collins, C. S. </w:t>
      </w:r>
      <w:r w:rsidRPr="007F0FB2">
        <w:rPr>
          <w:rFonts w:ascii="Times New Roman" w:hAnsi="Times New Roman" w:cs="Times New Roman"/>
          <w:i/>
          <w:iCs/>
          <w:noProof/>
          <w:sz w:val="24"/>
          <w:szCs w:val="24"/>
        </w:rPr>
        <w:t>et al.</w:t>
      </w:r>
      <w:r w:rsidRPr="007F0FB2">
        <w:rPr>
          <w:rFonts w:ascii="Times New Roman" w:hAnsi="Times New Roman" w:cs="Times New Roman"/>
          <w:noProof/>
          <w:sz w:val="24"/>
          <w:szCs w:val="24"/>
        </w:rPr>
        <w:t xml:space="preserve"> Critical Gradient Behavior of Alfvén Eigenmode Induced Fast-Ion Transport in Phase Space. in </w:t>
      </w:r>
      <w:r w:rsidRPr="007F0FB2">
        <w:rPr>
          <w:rFonts w:ascii="Times New Roman" w:hAnsi="Times New Roman" w:cs="Times New Roman"/>
          <w:i/>
          <w:iCs/>
          <w:noProof/>
          <w:sz w:val="24"/>
          <w:szCs w:val="24"/>
        </w:rPr>
        <w:t>APS Meeting Abstracts</w:t>
      </w:r>
      <w:r w:rsidRPr="007F0FB2">
        <w:rPr>
          <w:rFonts w:ascii="Times New Roman" w:hAnsi="Times New Roman" w:cs="Times New Roman"/>
          <w:noProof/>
          <w:sz w:val="24"/>
          <w:szCs w:val="24"/>
        </w:rPr>
        <w:t xml:space="preserve"> (2016).</w:t>
      </w:r>
    </w:p>
    <w:p w14:paraId="01A6871A"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8.</w:t>
      </w:r>
      <w:r w:rsidRPr="007F0FB2">
        <w:rPr>
          <w:rFonts w:ascii="Times New Roman" w:hAnsi="Times New Roman" w:cs="Times New Roman"/>
          <w:noProof/>
          <w:sz w:val="24"/>
          <w:szCs w:val="24"/>
        </w:rPr>
        <w:tab/>
        <w:t xml:space="preserve">Todo, Y., Van Zeeland, M. A. &amp; Heidbrink, W. W. Fast ion profile stiffness due to the resonance overlap of multiple Alfvén eigenmodes.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56,</w:t>
      </w:r>
      <w:r w:rsidRPr="007F0FB2">
        <w:rPr>
          <w:rFonts w:ascii="Times New Roman" w:hAnsi="Times New Roman" w:cs="Times New Roman"/>
          <w:noProof/>
          <w:sz w:val="24"/>
          <w:szCs w:val="24"/>
        </w:rPr>
        <w:t xml:space="preserve"> 112008 (2016).</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0E77B266" w14:textId="77777777" w:rsidR="006078DD" w:rsidRDefault="006078DD" w:rsidP="00840A20">
      <w:pPr>
        <w:pStyle w:val="Heading"/>
      </w:pPr>
    </w:p>
    <w:p w14:paraId="7CED36AC" w14:textId="77777777" w:rsidR="006078DD" w:rsidRDefault="006078DD" w:rsidP="00840A20">
      <w:pPr>
        <w:pStyle w:val="Heading"/>
      </w:pPr>
    </w:p>
    <w:p w14:paraId="5C54F84B" w14:textId="77777777" w:rsidR="006078DD" w:rsidRDefault="006078DD" w:rsidP="00840A20">
      <w:pPr>
        <w:pStyle w:val="Heading"/>
      </w:pPr>
    </w:p>
    <w:p w14:paraId="2372C461" w14:textId="77777777" w:rsidR="006078DD" w:rsidRDefault="006078DD" w:rsidP="00840A20">
      <w:pPr>
        <w:pStyle w:val="Heading"/>
      </w:pPr>
    </w:p>
    <w:p w14:paraId="29BDEBAD" w14:textId="77777777" w:rsidR="006078DD" w:rsidRDefault="006078DD" w:rsidP="00840A20">
      <w:pPr>
        <w:pStyle w:val="Heading"/>
      </w:pPr>
    </w:p>
    <w:p w14:paraId="569DC045" w14:textId="77777777" w:rsidR="006078DD" w:rsidRDefault="006078DD" w:rsidP="00840A20">
      <w:pPr>
        <w:pStyle w:val="Heading"/>
      </w:pPr>
    </w:p>
    <w:p w14:paraId="42ABC8C9" w14:textId="77777777" w:rsidR="006078DD" w:rsidRDefault="006078DD" w:rsidP="00840A20">
      <w:pPr>
        <w:pStyle w:val="Heading"/>
      </w:pPr>
    </w:p>
    <w:p w14:paraId="4949ECA3" w14:textId="77777777" w:rsidR="006078DD" w:rsidRDefault="006078DD" w:rsidP="00840A20">
      <w:pPr>
        <w:pStyle w:val="Heading"/>
      </w:pPr>
    </w:p>
    <w:p w14:paraId="1C8ACD4D" w14:textId="77777777" w:rsidR="006078DD" w:rsidRDefault="006078DD" w:rsidP="00840A20">
      <w:pPr>
        <w:pStyle w:val="Heading"/>
      </w:pPr>
    </w:p>
    <w:p w14:paraId="270CF2A6" w14:textId="77777777" w:rsidR="006078DD" w:rsidRDefault="006078DD" w:rsidP="00840A20">
      <w:pPr>
        <w:pStyle w:val="Heading"/>
      </w:pPr>
    </w:p>
    <w:p w14:paraId="1DA41223" w14:textId="77777777" w:rsidR="006078DD" w:rsidRDefault="006078DD" w:rsidP="00840A20">
      <w:pPr>
        <w:pStyle w:val="Heading"/>
      </w:pPr>
    </w:p>
    <w:p w14:paraId="34FEAF8C" w14:textId="58039CD2" w:rsidR="00840A20" w:rsidRDefault="00840A20" w:rsidP="00840A20">
      <w:pPr>
        <w:pStyle w:val="Heading"/>
      </w:pPr>
      <w:r>
        <w:lastRenderedPageBreak/>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790116EA" w:rsidR="004B50CE" w:rsidRDefault="006C4153" w:rsidP="006C4153">
            <w:pPr>
              <w:pStyle w:val="Body"/>
              <w:jc w:val="center"/>
            </w:pPr>
            <w:r>
              <w:t>[</w:t>
            </w:r>
            <w:fldSimple w:instr=" SEQ  Equation \* MERGEFORMAT ">
              <w:r w:rsidR="00374A94">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5556DF"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554C31D5" w:rsidR="006C4153" w:rsidRDefault="006C4153" w:rsidP="00B21774">
            <w:pPr>
              <w:pStyle w:val="Body"/>
              <w:jc w:val="center"/>
            </w:pPr>
            <w:bookmarkStart w:id="19" w:name="_Ref482095507"/>
            <w:r>
              <w:t>[</w:t>
            </w:r>
            <w:fldSimple w:instr=" SEQ Equation \* MERGEFORMAT ">
              <w:r w:rsidR="00374A94">
                <w:rPr>
                  <w:noProof/>
                </w:rPr>
                <w:t>2</w:t>
              </w:r>
            </w:fldSimple>
            <w:r>
              <w:t>]</w:t>
            </w:r>
            <w:bookmarkEnd w:id="19"/>
          </w:p>
        </w:tc>
      </w:tr>
    </w:tbl>
    <w:p w14:paraId="5B23685F" w14:textId="1EDF5B2D"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374A94">
        <w:t>[</w:t>
      </w:r>
      <w:r w:rsidR="00374A94">
        <w:rPr>
          <w:noProof/>
        </w:rPr>
        <w:t>3</w:t>
      </w:r>
      <w:r w:rsidR="00374A94">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2D5DDB05" w:rsidR="0071494E" w:rsidRDefault="0071494E" w:rsidP="00B21774">
            <w:pPr>
              <w:pStyle w:val="Body"/>
              <w:jc w:val="center"/>
            </w:pPr>
            <w:bookmarkStart w:id="20" w:name="_Ref482094028"/>
            <w:r>
              <w:t>[</w:t>
            </w:r>
            <w:fldSimple w:instr=" SEQ Equation \* MERGEFORMAT ">
              <w:r w:rsidR="00374A94">
                <w:rPr>
                  <w:noProof/>
                </w:rPr>
                <w:t>3</w:t>
              </w:r>
            </w:fldSimple>
            <w:r>
              <w:t>]</w:t>
            </w:r>
            <w:bookmarkEnd w:id="20"/>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6ECA3813" w:rsidR="0071494E" w:rsidRDefault="0071494E" w:rsidP="00B21774">
            <w:pPr>
              <w:pStyle w:val="Body"/>
              <w:jc w:val="center"/>
            </w:pPr>
            <w:bookmarkStart w:id="21" w:name="_Ref482058574"/>
            <w:r>
              <w:t>[</w:t>
            </w:r>
            <w:fldSimple w:instr=" SEQ Equation \* MERGEFORMAT  \* MERGEFORMAT ">
              <w:r w:rsidR="00374A94">
                <w:rPr>
                  <w:noProof/>
                </w:rPr>
                <w:t>4</w:t>
              </w:r>
            </w:fldSimple>
            <w:r>
              <w:t>]</w:t>
            </w:r>
            <w:bookmarkEnd w:id="21"/>
          </w:p>
          <w:p w14:paraId="556B154F" w14:textId="76EEF932" w:rsidR="0071494E" w:rsidRDefault="0071494E" w:rsidP="00B21774">
            <w:pPr>
              <w:pStyle w:val="Body"/>
              <w:jc w:val="center"/>
            </w:pPr>
            <w:bookmarkStart w:id="22" w:name="_Ref482058704"/>
            <w:r>
              <w:t>[</w:t>
            </w:r>
            <w:fldSimple w:instr=" SEQ Equation \* MERGEFORMAT ">
              <w:r w:rsidR="00374A94">
                <w:rPr>
                  <w:noProof/>
                </w:rPr>
                <w:t>5</w:t>
              </w:r>
            </w:fldSimple>
            <w:r>
              <w:t>]</w:t>
            </w:r>
            <w:bookmarkEnd w:id="22"/>
          </w:p>
        </w:tc>
      </w:tr>
    </w:tbl>
    <w:p w14:paraId="63C4D6CD" w14:textId="1E0DED2D"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374A94">
        <w:t>[</w:t>
      </w:r>
      <w:r w:rsidR="00374A94">
        <w:rPr>
          <w:noProof/>
        </w:rPr>
        <w:t>5</w:t>
      </w:r>
      <w:r w:rsidR="00374A94">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0CB03B5D" w:rsidR="006B7B3A" w:rsidRDefault="006B7B3A" w:rsidP="00B21774">
            <w:pPr>
              <w:pStyle w:val="Body"/>
              <w:jc w:val="center"/>
            </w:pPr>
            <w:r>
              <w:t>[</w:t>
            </w:r>
            <w:fldSimple w:instr=" SEQ Equation \* MERGEFORMAT ">
              <w:r w:rsidR="00374A94">
                <w:rPr>
                  <w:noProof/>
                </w:rPr>
                <w:t>6</w:t>
              </w:r>
            </w:fldSimple>
            <w:r>
              <w:t>]</w:t>
            </w:r>
          </w:p>
        </w:tc>
      </w:tr>
    </w:tbl>
    <w:p w14:paraId="2F3C10EA" w14:textId="71A1FE24"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374A94">
        <w:t>[</w:t>
      </w:r>
      <w:r w:rsidR="00374A94">
        <w:rPr>
          <w:noProof/>
        </w:rPr>
        <w:t>4</w:t>
      </w:r>
      <w:r w:rsidR="00374A94">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7E35BE01" w:rsidR="00ED5080" w:rsidRDefault="00ED5080" w:rsidP="00B21774">
            <w:pPr>
              <w:pStyle w:val="Body"/>
              <w:jc w:val="center"/>
            </w:pPr>
            <w:bookmarkStart w:id="23" w:name="_Ref482095487"/>
            <w:r>
              <w:t>[</w:t>
            </w:r>
            <w:fldSimple w:instr=" SEQ Equation \* MERGEFORMAT ">
              <w:r w:rsidR="00374A94">
                <w:rPr>
                  <w:noProof/>
                </w:rPr>
                <w:t>7</w:t>
              </w:r>
            </w:fldSimple>
            <w:r>
              <w:t>]</w:t>
            </w:r>
            <w:bookmarkEnd w:id="23"/>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5556DF"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242C2135" w:rsidR="00EB07FC" w:rsidRDefault="00EB07FC" w:rsidP="00B21774">
            <w:pPr>
              <w:pStyle w:val="Body"/>
              <w:jc w:val="center"/>
            </w:pPr>
            <w:bookmarkStart w:id="24" w:name="_Ref482095490"/>
            <w:r>
              <w:t>[</w:t>
            </w:r>
            <w:fldSimple w:instr=" SEQ Equation \* MERGEFORMAT ">
              <w:r w:rsidR="00374A94">
                <w:rPr>
                  <w:noProof/>
                </w:rPr>
                <w:t>8</w:t>
              </w:r>
            </w:fldSimple>
            <w:r>
              <w:t>]</w:t>
            </w:r>
            <w:bookmarkEnd w:id="24"/>
          </w:p>
        </w:tc>
      </w:tr>
    </w:tbl>
    <w:p w14:paraId="1ACE3799" w14:textId="48D607F0"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374A94">
        <w:t>[</w:t>
      </w:r>
      <w:r w:rsidR="00374A94">
        <w:rPr>
          <w:noProof/>
        </w:rPr>
        <w:t>7</w:t>
      </w:r>
      <w:r w:rsidR="00374A94">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374A94">
        <w:t>[</w:t>
      </w:r>
      <w:r w:rsidR="00374A94">
        <w:rPr>
          <w:noProof/>
        </w:rPr>
        <w:t>8</w:t>
      </w:r>
      <w:r w:rsidR="00374A94">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374A94">
        <w:t>[</w:t>
      </w:r>
      <w:r w:rsidR="00374A94">
        <w:rPr>
          <w:noProof/>
        </w:rPr>
        <w:t>2</w:t>
      </w:r>
      <w:r w:rsidR="00374A94">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5556DF"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25FAF63E" w:rsidR="00BD689A" w:rsidRDefault="00BD689A" w:rsidP="005342F7">
            <w:pPr>
              <w:pStyle w:val="Body"/>
              <w:jc w:val="center"/>
            </w:pPr>
            <w:r>
              <w:t>[</w:t>
            </w:r>
            <w:fldSimple w:instr=" SEQ Equation \* MERGEFORMAT ">
              <w:r w:rsidR="00374A94">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5F075CE1" w:rsidR="005342F7" w:rsidRDefault="005342F7" w:rsidP="005342F7">
            <w:pPr>
              <w:pStyle w:val="Body"/>
              <w:jc w:val="center"/>
            </w:pPr>
            <w:bookmarkStart w:id="25" w:name="_Ref482096302"/>
            <w:r>
              <w:t>[</w:t>
            </w:r>
            <w:fldSimple w:instr=" SEQ Equation \* MERGEFORMAT ">
              <w:r w:rsidR="00374A94">
                <w:rPr>
                  <w:noProof/>
                </w:rPr>
                <w:t>10</w:t>
              </w:r>
            </w:fldSimple>
            <w:r>
              <w:t>]</w:t>
            </w:r>
            <w:bookmarkEnd w:id="25"/>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0A7BA81A"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374A94">
        <w:t>[</w:t>
      </w:r>
      <w:r w:rsidR="00374A94">
        <w:rPr>
          <w:noProof/>
        </w:rPr>
        <w:t>10</w:t>
      </w:r>
      <w:r w:rsidR="00374A94">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5556DF"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470876D6" w:rsidR="005342F7" w:rsidRDefault="005342F7" w:rsidP="005342F7">
            <w:pPr>
              <w:pStyle w:val="Body"/>
              <w:jc w:val="center"/>
            </w:pPr>
            <w:r>
              <w:t>[</w:t>
            </w:r>
            <w:fldSimple w:instr=" SEQ Equation \* MERGEFORMAT ">
              <w:r w:rsidR="00374A94">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5556DF"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31AC46BD" w:rsidR="005342F7" w:rsidRDefault="005342F7" w:rsidP="005342F7">
            <w:pPr>
              <w:pStyle w:val="Body"/>
              <w:jc w:val="center"/>
            </w:pPr>
            <w:bookmarkStart w:id="26" w:name="_Ref482097044"/>
            <w:r>
              <w:t>[</w:t>
            </w:r>
            <w:fldSimple w:instr=" SEQ Equation \* MERGEFORMAT ">
              <w:r w:rsidR="00374A94">
                <w:rPr>
                  <w:noProof/>
                </w:rPr>
                <w:t>12</w:t>
              </w:r>
            </w:fldSimple>
            <w:r>
              <w:t>]</w:t>
            </w:r>
            <w:bookmarkEnd w:id="26"/>
          </w:p>
        </w:tc>
      </w:tr>
    </w:tbl>
    <w:p w14:paraId="367561C6" w14:textId="574E6B87"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374A94">
        <w:t>[</w:t>
      </w:r>
      <w:r w:rsidR="00374A94">
        <w:rPr>
          <w:noProof/>
        </w:rPr>
        <w:t>12</w:t>
      </w:r>
      <w:r w:rsidR="00374A94">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29708C19" w:rsidR="004220EF" w:rsidRDefault="004220EF" w:rsidP="00B078CD">
            <w:pPr>
              <w:pStyle w:val="Body"/>
              <w:jc w:val="center"/>
            </w:pPr>
            <w:bookmarkStart w:id="27" w:name="_Ref482097137"/>
            <w:r>
              <w:t>[</w:t>
            </w:r>
            <w:fldSimple w:instr=" SEQ Equation \* MERGEFORMAT ">
              <w:r w:rsidR="00374A94">
                <w:rPr>
                  <w:noProof/>
                </w:rPr>
                <w:t>13</w:t>
              </w:r>
            </w:fldSimple>
            <w:r>
              <w:t>]</w:t>
            </w:r>
            <w:bookmarkEnd w:id="27"/>
          </w:p>
        </w:tc>
      </w:tr>
    </w:tbl>
    <w:p w14:paraId="262CE420" w14:textId="756179FD"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374A94">
        <w:t>[</w:t>
      </w:r>
      <w:r w:rsidR="00374A94">
        <w:rPr>
          <w:noProof/>
        </w:rPr>
        <w:t>13</w:t>
      </w:r>
      <w:r w:rsidR="00374A94">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5556DF"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6FA54A40" w:rsidR="004220EF" w:rsidRDefault="004220EF" w:rsidP="00B078CD">
            <w:pPr>
              <w:pStyle w:val="Body"/>
              <w:jc w:val="center"/>
            </w:pPr>
            <w:r>
              <w:t>[</w:t>
            </w:r>
            <w:fldSimple w:instr=" SEQ Equation \* MERGEFORMAT ">
              <w:r w:rsidR="00374A94">
                <w:rPr>
                  <w:noProof/>
                </w:rPr>
                <w:t>14</w:t>
              </w:r>
            </w:fldSimple>
            <w:r>
              <w:t>]</w:t>
            </w:r>
          </w:p>
        </w:tc>
      </w:tr>
    </w:tbl>
    <w:p w14:paraId="1224F5BA" w14:textId="7AE08DE6" w:rsidR="004220EF" w:rsidRDefault="005556DF"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374A94">
        <w:t>[</w:t>
      </w:r>
      <w:r w:rsidR="00374A94">
        <w:rPr>
          <w:noProof/>
        </w:rPr>
        <w:t>13</w:t>
      </w:r>
      <w:r w:rsidR="00374A94">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7C03F999" w:rsidR="00C2460C" w:rsidRDefault="00C2460C" w:rsidP="00B078CD">
            <w:pPr>
              <w:pStyle w:val="Body"/>
              <w:jc w:val="center"/>
            </w:pPr>
            <w:r>
              <w:t>[</w:t>
            </w:r>
            <w:fldSimple w:instr=" SEQ Equation \* MERGEFORMAT ">
              <w:r w:rsidR="00374A94">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5556DF"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5FF23B01" w:rsidR="00C2460C" w:rsidRDefault="00C2460C" w:rsidP="00B078CD">
            <w:pPr>
              <w:pStyle w:val="Body"/>
              <w:jc w:val="center"/>
            </w:pPr>
            <w:r>
              <w:t>[</w:t>
            </w:r>
            <w:fldSimple w:instr=" SEQ Equation \* MERGEFORMAT ">
              <w:r w:rsidR="00374A94">
                <w:rPr>
                  <w:noProof/>
                </w:rPr>
                <w:t>16</w:t>
              </w:r>
            </w:fldSimple>
            <w:r>
              <w:t>]</w:t>
            </w:r>
          </w:p>
        </w:tc>
      </w:tr>
    </w:tbl>
    <w:p w14:paraId="40F986DE" w14:textId="7AF565EE"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44"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lastRenderedPageBreak/>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r>
      <w:r w:rsidRPr="008955E5">
        <w:rPr>
          <w:i/>
          <w:iCs/>
          <w:noProof/>
          <w:color w:val="999988"/>
        </w:rPr>
        <w:lastRenderedPageBreak/>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3AFE8AFB" w:rsidR="004C7D32" w:rsidRDefault="006078DD" w:rsidP="008955E5">
      <w:pPr>
        <w:pStyle w:val="Body"/>
      </w:pPr>
      <w:r w:rsidRPr="00251902">
        <w:rPr>
          <w:noProof/>
        </w:rPr>
        <mc:AlternateContent>
          <mc:Choice Requires="wpg">
            <w:drawing>
              <wp:anchor distT="0" distB="0" distL="114300" distR="114300" simplePos="0" relativeHeight="251416576" behindDoc="1" locked="0" layoutInCell="1" allowOverlap="1" wp14:anchorId="40223193" wp14:editId="0C3C71C2">
                <wp:simplePos x="0" y="0"/>
                <wp:positionH relativeFrom="margin">
                  <wp:posOffset>387877</wp:posOffset>
                </wp:positionH>
                <wp:positionV relativeFrom="paragraph">
                  <wp:posOffset>801826</wp:posOffset>
                </wp:positionV>
                <wp:extent cx="5273040" cy="4832761"/>
                <wp:effectExtent l="0" t="0" r="22860" b="6350"/>
                <wp:wrapTopAndBottom/>
                <wp:docPr id="26" name="Group 10"/>
                <wp:cNvGraphicFramePr/>
                <a:graphic xmlns:a="http://schemas.openxmlformats.org/drawingml/2006/main">
                  <a:graphicData uri="http://schemas.microsoft.com/office/word/2010/wordprocessingGroup">
                    <wpg:wgp>
                      <wpg:cNvGrpSpPr/>
                      <wpg:grpSpPr>
                        <a:xfrm>
                          <a:off x="0" y="0"/>
                          <a:ext cx="5273040" cy="4832761"/>
                          <a:chOff x="0" y="196465"/>
                          <a:chExt cx="5273273" cy="4833405"/>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45">
                            <a:extLst>
                              <a:ext uri="{28A0092B-C50C-407E-A947-70E740481C1C}">
                                <a14:useLocalDpi xmlns:a14="http://schemas.microsoft.com/office/drawing/2010/main" val="0"/>
                              </a:ext>
                            </a:extLst>
                          </a:blip>
                          <a:srcRect l="6392" t="4912" r="8968"/>
                          <a:stretch/>
                        </pic:blipFill>
                        <pic:spPr>
                          <a:xfrm>
                            <a:off x="0" y="224317"/>
                            <a:ext cx="5110293" cy="4342374"/>
                          </a:xfrm>
                          <a:prstGeom prst="rect">
                            <a:avLst/>
                          </a:prstGeom>
                        </pic:spPr>
                      </pic:pic>
                      <wpg:grpSp>
                        <wpg:cNvPr id="28" name="Group 28"/>
                        <wpg:cNvGrpSpPr/>
                        <wpg:grpSpPr>
                          <a:xfrm>
                            <a:off x="2" y="196465"/>
                            <a:ext cx="5273271" cy="4833405"/>
                            <a:chOff x="2" y="196465"/>
                            <a:chExt cx="5273271" cy="4833405"/>
                          </a:xfrm>
                        </wpg:grpSpPr>
                        <wps:wsp>
                          <wps:cNvPr id="29" name="Rectangle 29"/>
                          <wps:cNvSpPr/>
                          <wps:spPr>
                            <a:xfrm>
                              <a:off x="3" y="196465"/>
                              <a:ext cx="5273268" cy="48104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271" cy="529645"/>
                            </a:xfrm>
                            <a:prstGeom prst="rect">
                              <a:avLst/>
                            </a:prstGeom>
                            <a:noFill/>
                          </wps:spPr>
                          <wps:txbx>
                            <w:txbxContent>
                              <w:p w14:paraId="20DFFC21" w14:textId="7CD433E5" w:rsidR="005556DF" w:rsidRDefault="005556DF" w:rsidP="00251902">
                                <w:pPr>
                                  <w:pStyle w:val="NormalWeb"/>
                                  <w:spacing w:before="0" w:beforeAutospacing="0" w:after="0" w:afterAutospacing="0"/>
                                  <w:jc w:val="both"/>
                                </w:pPr>
                                <w:bookmarkStart w:id="28"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6</w:t>
                                </w:r>
                                <w:r>
                                  <w:rPr>
                                    <w:color w:val="000000" w:themeColor="text1"/>
                                    <w:kern w:val="24"/>
                                    <w:sz w:val="20"/>
                                    <w:szCs w:val="20"/>
                                  </w:rPr>
                                  <w:fldChar w:fldCharType="end"/>
                                </w:r>
                                <w:bookmarkEnd w:id="28"/>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spAutoFit/>
                          </wps:bodyPr>
                        </wps:wsp>
                      </wpg:grpSp>
                    </wpg:wgp>
                  </a:graphicData>
                </a:graphic>
                <wp14:sizeRelV relativeFrom="margin">
                  <wp14:pctHeight>0</wp14:pctHeight>
                </wp14:sizeRelV>
              </wp:anchor>
            </w:drawing>
          </mc:Choice>
          <mc:Fallback>
            <w:pict>
              <v:group w14:anchorId="40223193" id="Group 10" o:spid="_x0000_s1192" style="position:absolute;left:0;text-align:left;margin-left:30.55pt;margin-top:63.15pt;width:415.2pt;height:380.55pt;z-index:-251899904;mso-position-horizontal-relative:margin;mso-height-relative:margin" coordorigin=",1964" coordsize="52732,48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">
                <v:shape id="Picture 27" o:spid="_x0000_s1193" type="#_x0000_t75" alt="A close up of a map&#10;&#10;Description generated with high confidence" style="position:absolute;top:2243;width:51102;height:4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">
                  <v:imagedata r:id="rId46" o:title="A close up of a map&#10;&#10;Description generated with high confidence" croptop="3219f" cropleft="4189f" cropright="5877f"/>
                </v:shape>
                <v:group id="Group 28" o:spid="_x0000_s1194" style="position:absolute;top:1964;width:52732;height:48334" coordorigin=",1964" coordsize="52732,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195" style="position:absolute;top:1964;width:52732;height:48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196"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197" type="#_x0000_t202" style="position:absolute;top:45002;width:5273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7CD433E5" w:rsidR="005556DF" w:rsidRDefault="005556DF" w:rsidP="00251902">
                          <w:pPr>
                            <w:pStyle w:val="NormalWeb"/>
                            <w:spacing w:before="0" w:beforeAutospacing="0" w:after="0" w:afterAutospacing="0"/>
                            <w:jc w:val="both"/>
                          </w:pPr>
                          <w:bookmarkStart w:id="29"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6</w:t>
                          </w:r>
                          <w:r>
                            <w:rPr>
                              <w:color w:val="000000" w:themeColor="text1"/>
                              <w:kern w:val="24"/>
                              <w:sz w:val="20"/>
                              <w:szCs w:val="20"/>
                            </w:rPr>
                            <w:fldChar w:fldCharType="end"/>
                          </w:r>
                          <w:bookmarkEnd w:id="29"/>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r w:rsidR="008955E5">
        <w:t>Once t</w:t>
      </w:r>
      <w:r w:rsidR="00492D94">
        <w:t>he above code has been ru</w:t>
      </w:r>
      <w:r w:rsidR="008955E5">
        <w:t xml:space="preserve">n, it should produce a figure like </w:t>
      </w:r>
      <w:r w:rsidR="00EB66D5" w:rsidRPr="00EB66D5">
        <w:rPr>
          <w:szCs w:val="24"/>
        </w:rPr>
        <w:fldChar w:fldCharType="begin"/>
      </w:r>
      <w:r w:rsidR="00EB66D5" w:rsidRPr="00EB66D5">
        <w:rPr>
          <w:szCs w:val="24"/>
        </w:rPr>
        <w:instrText xml:space="preserve"> REF  _Ref483786968 \h \* lower </w:instrText>
      </w:r>
      <w:r w:rsidR="00EB66D5">
        <w:rPr>
          <w:szCs w:val="24"/>
        </w:rPr>
        <w:instrText xml:space="preserve"> \* MERGEFORMAT </w:instrText>
      </w:r>
      <w:r w:rsidR="00EB66D5" w:rsidRPr="00EB66D5">
        <w:rPr>
          <w:szCs w:val="24"/>
        </w:rPr>
      </w:r>
      <w:r w:rsidR="00EB66D5" w:rsidRPr="00EB66D5">
        <w:rPr>
          <w:szCs w:val="24"/>
        </w:rPr>
        <w:fldChar w:fldCharType="separate"/>
      </w:r>
      <w:r w:rsidR="00374A94" w:rsidRPr="00374A94">
        <w:rPr>
          <w:color w:val="000000" w:themeColor="text1"/>
          <w:kern w:val="24"/>
          <w:szCs w:val="24"/>
        </w:rPr>
        <w:t xml:space="preserve">figure </w:t>
      </w:r>
      <w:r w:rsidR="00374A94" w:rsidRPr="00374A94">
        <w:rPr>
          <w:noProof/>
          <w:color w:val="000000" w:themeColor="text1"/>
          <w:kern w:val="24"/>
          <w:szCs w:val="24"/>
        </w:rPr>
        <w:t>16</w:t>
      </w:r>
      <w:r w:rsidR="00EB66D5" w:rsidRPr="00EB66D5">
        <w:rPr>
          <w:szCs w:val="24"/>
        </w:rPr>
        <w:fldChar w:fldCharType="end"/>
      </w:r>
      <w:r w:rsidR="008955E5">
        <w:t>.</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312E3F8C" w14:textId="2EBE7BAA" w:rsidR="004C7D32" w:rsidRDefault="004C7D32" w:rsidP="0097021D">
      <w:pPr>
        <w:pStyle w:val="PlainText"/>
        <w:rPr>
          <w:rFonts w:ascii="Courier New" w:hAnsi="Courier New" w:cs="Courier New"/>
        </w:rPr>
      </w:pPr>
    </w:p>
    <w:p w14:paraId="5E0672E3" w14:textId="77777777" w:rsidR="006078DD" w:rsidRDefault="006078DD" w:rsidP="00D44A42">
      <w:pPr>
        <w:pStyle w:val="Subheading"/>
      </w:pPr>
    </w:p>
    <w:p w14:paraId="70A93F87" w14:textId="77777777" w:rsidR="006078DD" w:rsidRDefault="006078DD" w:rsidP="00D44A42">
      <w:pPr>
        <w:pStyle w:val="Subheading"/>
      </w:pPr>
    </w:p>
    <w:p w14:paraId="11CE848C" w14:textId="78293913" w:rsidR="00D44A42" w:rsidRDefault="00D44A42" w:rsidP="00D44A42">
      <w:pPr>
        <w:pStyle w:val="Subheading"/>
      </w:pPr>
      <w:r>
        <w:lastRenderedPageBreak/>
        <w:t>C. Datamining Example Using PyFusion</w:t>
      </w:r>
    </w:p>
    <w:p w14:paraId="1FEE6CAA" w14:textId="68C69180" w:rsidR="009423DD" w:rsidRDefault="009423DD" w:rsidP="009423DD">
      <w:pPr>
        <w:pStyle w:val="Body"/>
        <w:jc w:val="left"/>
      </w:pPr>
      <w:r>
        <w:t>This code example may be found in my GitHub repository at:</w:t>
      </w:r>
      <w:r>
        <w:br/>
      </w:r>
      <w:hyperlink r:id="rId47" w:history="1">
        <w:r w:rsidRPr="00D12B8D">
          <w:rPr>
            <w:rStyle w:val="Hyperlink"/>
          </w:rPr>
          <w:t>https://github.com/SyntaxVoid/PyFusionDIIID/blob/master/pyfusion/DataminingExample.py</w:t>
        </w:r>
      </w:hyperlink>
    </w:p>
    <w:p w14:paraId="24C8BB2F" w14:textId="1C088D87" w:rsidR="009423DD" w:rsidRPr="00824164" w:rsidRDefault="009423DD" w:rsidP="009423DD">
      <w:pPr>
        <w:pStyle w:val="Body"/>
        <w:jc w:val="left"/>
      </w:pPr>
      <w:r>
        <w:t xml:space="preserve">Note: You must have access to the “Analysis” module which is found in the project directory </w:t>
      </w:r>
      <w:r w:rsidRPr="009423DD">
        <w:rPr>
          <w:noProof/>
        </w:rPr>
        <w:t>PyFusionDIIID/pyfusion/Analysis.py</w:t>
      </w:r>
      <w:r>
        <w:rPr>
          <w:noProof/>
        </w:rPr>
        <w:t>.</w:t>
      </w:r>
    </w:p>
    <w:p w14:paraId="2A8B78DF" w14:textId="77777777" w:rsidR="00502931" w:rsidRDefault="00502931" w:rsidP="00502931">
      <w:pPr>
        <w:pStyle w:val="HTMLPreformatted"/>
        <w:shd w:val="clear" w:color="auto" w:fill="F8F8FF"/>
        <w:rPr>
          <w:noProof/>
          <w:color w:val="000000"/>
          <w:sz w:val="18"/>
          <w:szCs w:val="18"/>
        </w:rPr>
      </w:pPr>
      <w:r>
        <w:rPr>
          <w:b/>
          <w:bCs/>
          <w:noProof/>
          <w:color w:val="000000"/>
          <w:sz w:val="18"/>
          <w:szCs w:val="18"/>
        </w:rPr>
        <w:t xml:space="preserve">import </w:t>
      </w:r>
      <w:r>
        <w:rPr>
          <w:noProof/>
          <w:color w:val="000000"/>
          <w:sz w:val="18"/>
          <w:szCs w:val="18"/>
        </w:rPr>
        <w:t>Analysis</w:t>
      </w:r>
      <w:r>
        <w:rPr>
          <w:noProof/>
          <w:color w:val="000000"/>
          <w:sz w:val="18"/>
          <w:szCs w:val="18"/>
        </w:rPr>
        <w:br/>
      </w:r>
      <w:r>
        <w:rPr>
          <w:noProof/>
          <w:color w:val="000000"/>
          <w:sz w:val="18"/>
          <w:szCs w:val="18"/>
        </w:rPr>
        <w:br/>
      </w:r>
      <w:r>
        <w:rPr>
          <w:i/>
          <w:iCs/>
          <w:noProof/>
          <w:color w:val="999988"/>
          <w:sz w:val="18"/>
          <w:szCs w:val="18"/>
        </w:rPr>
        <w:t>## Some settings</w:t>
      </w:r>
      <w:r>
        <w:rPr>
          <w:i/>
          <w:iCs/>
          <w:noProof/>
          <w:color w:val="999988"/>
          <w:sz w:val="18"/>
          <w:szCs w:val="18"/>
        </w:rPr>
        <w:br/>
      </w:r>
      <w:r>
        <w:rPr>
          <w:noProof/>
          <w:color w:val="000000"/>
          <w:sz w:val="18"/>
          <w:szCs w:val="18"/>
        </w:rPr>
        <w:t xml:space="preserve">shots </w:t>
      </w:r>
      <w:r>
        <w:rPr>
          <w:b/>
          <w:bCs/>
          <w:noProof/>
          <w:color w:val="000000"/>
          <w:sz w:val="18"/>
          <w:szCs w:val="18"/>
        </w:rPr>
        <w:t xml:space="preserve">= </w:t>
      </w:r>
      <w:r>
        <w:rPr>
          <w:noProof/>
          <w:color w:val="0086B3"/>
          <w:sz w:val="18"/>
          <w:szCs w:val="18"/>
        </w:rPr>
        <w:t>range</w:t>
      </w:r>
      <w:r>
        <w:rPr>
          <w:noProof/>
          <w:color w:val="000000"/>
          <w:sz w:val="18"/>
          <w:szCs w:val="18"/>
        </w:rPr>
        <w:t>(</w:t>
      </w:r>
      <w:r>
        <w:rPr>
          <w:noProof/>
          <w:color w:val="009999"/>
          <w:sz w:val="18"/>
          <w:szCs w:val="18"/>
        </w:rPr>
        <w:t>159243</w:t>
      </w:r>
      <w:r>
        <w:rPr>
          <w:noProof/>
          <w:color w:val="000000"/>
          <w:sz w:val="18"/>
          <w:szCs w:val="18"/>
        </w:rPr>
        <w:t>,</w:t>
      </w:r>
      <w:r>
        <w:rPr>
          <w:noProof/>
          <w:color w:val="009999"/>
          <w:sz w:val="18"/>
          <w:szCs w:val="18"/>
        </w:rPr>
        <w:t>159246</w:t>
      </w:r>
      <w:r>
        <w:rPr>
          <w:b/>
          <w:bCs/>
          <w:noProof/>
          <w:color w:val="000000"/>
          <w:sz w:val="18"/>
          <w:szCs w:val="18"/>
        </w:rPr>
        <w:t>+</w:t>
      </w:r>
      <w:r>
        <w:rPr>
          <w:noProof/>
          <w:color w:val="009999"/>
          <w:sz w:val="18"/>
          <w:szCs w:val="18"/>
        </w:rPr>
        <w:t>1</w:t>
      </w:r>
      <w:r>
        <w:rPr>
          <w:noProof/>
          <w:color w:val="000000"/>
          <w:sz w:val="18"/>
          <w:szCs w:val="18"/>
        </w:rPr>
        <w:t>)</w:t>
      </w:r>
      <w:r>
        <w:rPr>
          <w:noProof/>
          <w:color w:val="000000"/>
          <w:sz w:val="18"/>
          <w:szCs w:val="18"/>
        </w:rPr>
        <w:br/>
        <w:t xml:space="preserve">time_window </w:t>
      </w:r>
      <w:r>
        <w:rPr>
          <w:b/>
          <w:bCs/>
          <w:noProof/>
          <w:color w:val="000000"/>
          <w:sz w:val="18"/>
          <w:szCs w:val="18"/>
        </w:rPr>
        <w:t xml:space="preserve">= </w:t>
      </w:r>
      <w:r>
        <w:rPr>
          <w:noProof/>
          <w:color w:val="000000"/>
          <w:sz w:val="18"/>
          <w:szCs w:val="18"/>
        </w:rPr>
        <w:t>[</w:t>
      </w:r>
      <w:r>
        <w:rPr>
          <w:noProof/>
          <w:color w:val="009999"/>
          <w:sz w:val="18"/>
          <w:szCs w:val="18"/>
        </w:rPr>
        <w:t>300</w:t>
      </w:r>
      <w:r>
        <w:rPr>
          <w:noProof/>
          <w:color w:val="000000"/>
          <w:sz w:val="18"/>
          <w:szCs w:val="18"/>
        </w:rPr>
        <w:t>,</w:t>
      </w:r>
      <w:r>
        <w:rPr>
          <w:noProof/>
          <w:color w:val="009999"/>
          <w:sz w:val="18"/>
          <w:szCs w:val="18"/>
        </w:rPr>
        <w:t>1400</w:t>
      </w:r>
      <w:r>
        <w:rPr>
          <w:noProof/>
          <w:color w:val="000000"/>
          <w:sz w:val="18"/>
          <w:szCs w:val="18"/>
        </w:rPr>
        <w:t>]</w:t>
      </w:r>
      <w:r>
        <w:rPr>
          <w:noProof/>
          <w:color w:val="000000"/>
          <w:sz w:val="18"/>
          <w:szCs w:val="18"/>
        </w:rPr>
        <w:br/>
        <w:t xml:space="preserve">probes </w:t>
      </w:r>
      <w:r>
        <w:rPr>
          <w:b/>
          <w:bCs/>
          <w:noProof/>
          <w:color w:val="000000"/>
          <w:sz w:val="18"/>
          <w:szCs w:val="18"/>
        </w:rPr>
        <w:t xml:space="preserve">= </w:t>
      </w:r>
      <w:r w:rsidRPr="009423DD">
        <w:rPr>
          <w:noProof/>
          <w:color w:val="C45911" w:themeColor="accent2" w:themeShade="BF"/>
        </w:rPr>
        <w:t>"DIIID_toroidal_mag"</w:t>
      </w:r>
      <w:r>
        <w:rPr>
          <w:noProof/>
          <w:color w:val="DD1144"/>
          <w:sz w:val="18"/>
          <w:szCs w:val="18"/>
        </w:rPr>
        <w:br/>
      </w:r>
      <w:r>
        <w:rPr>
          <w:noProof/>
          <w:color w:val="000000"/>
          <w:sz w:val="18"/>
          <w:szCs w:val="18"/>
        </w:rPr>
        <w:t xml:space="preserve">datamining_settings </w:t>
      </w:r>
      <w:r>
        <w:rPr>
          <w:b/>
          <w:bCs/>
          <w:noProof/>
          <w:color w:val="000000"/>
          <w:sz w:val="18"/>
          <w:szCs w:val="18"/>
        </w:rPr>
        <w:t xml:space="preserve">= </w:t>
      </w:r>
      <w:r>
        <w:rPr>
          <w:noProof/>
          <w:color w:val="000000"/>
          <w:sz w:val="18"/>
          <w:szCs w:val="18"/>
        </w:rPr>
        <w:t>{</w:t>
      </w:r>
      <w:r w:rsidRPr="009423DD">
        <w:rPr>
          <w:noProof/>
          <w:color w:val="C45911" w:themeColor="accent2" w:themeShade="BF"/>
        </w:rPr>
        <w:t>"n_clusters"</w:t>
      </w:r>
      <w:r>
        <w:rPr>
          <w:b/>
          <w:bCs/>
          <w:noProof/>
          <w:color w:val="000000"/>
          <w:sz w:val="18"/>
          <w:szCs w:val="18"/>
        </w:rPr>
        <w:t xml:space="preserve">: </w:t>
      </w:r>
      <w:r>
        <w:rPr>
          <w:noProof/>
          <w:color w:val="009999"/>
          <w:sz w:val="18"/>
          <w:szCs w:val="18"/>
        </w:rPr>
        <w:t>8</w:t>
      </w:r>
      <w:r>
        <w:rPr>
          <w:noProof/>
          <w:color w:val="000000"/>
          <w:sz w:val="18"/>
          <w:szCs w:val="18"/>
        </w:rPr>
        <w:t xml:space="preserve">, </w:t>
      </w:r>
      <w:r w:rsidRPr="009423DD">
        <w:rPr>
          <w:noProof/>
          <w:color w:val="C45911" w:themeColor="accent2" w:themeShade="BF"/>
        </w:rPr>
        <w:t>"n_iterations"</w:t>
      </w:r>
      <w:r>
        <w:rPr>
          <w:b/>
          <w:bCs/>
          <w:noProof/>
          <w:color w:val="000000"/>
          <w:sz w:val="18"/>
          <w:szCs w:val="18"/>
        </w:rPr>
        <w:t xml:space="preserve">: </w:t>
      </w:r>
      <w:r>
        <w:rPr>
          <w:noProof/>
          <w:color w:val="009999"/>
          <w:sz w:val="18"/>
          <w:szCs w:val="18"/>
        </w:rPr>
        <w:t>20</w:t>
      </w:r>
      <w:r>
        <w:rPr>
          <w:noProof/>
          <w:color w:val="000000"/>
          <w:sz w:val="18"/>
          <w:szCs w:val="18"/>
        </w:rPr>
        <w:t xml:space="preserve">, </w:t>
      </w:r>
      <w:r w:rsidRPr="009423DD">
        <w:rPr>
          <w:noProof/>
          <w:color w:val="C45911" w:themeColor="accent2" w:themeShade="BF"/>
        </w:rPr>
        <w:t>"start"</w:t>
      </w:r>
      <w:r>
        <w:rPr>
          <w:b/>
          <w:bCs/>
          <w:noProof/>
          <w:color w:val="000000"/>
          <w:sz w:val="18"/>
          <w:szCs w:val="18"/>
        </w:rPr>
        <w:t xml:space="preserve">: </w:t>
      </w:r>
      <w:r w:rsidRPr="009423DD">
        <w:rPr>
          <w:noProof/>
          <w:color w:val="C45911" w:themeColor="accent2" w:themeShade="BF"/>
        </w:rPr>
        <w:t>"k_means"</w:t>
      </w:r>
      <w:r>
        <w:rPr>
          <w:noProof/>
          <w:color w:val="000000"/>
          <w:sz w:val="18"/>
          <w:szCs w:val="18"/>
        </w:rPr>
        <w:t>,</w:t>
      </w:r>
      <w:r>
        <w:rPr>
          <w:noProof/>
          <w:color w:val="000000"/>
          <w:sz w:val="18"/>
          <w:szCs w:val="18"/>
        </w:rPr>
        <w:br/>
        <w:t xml:space="preserve">                       </w:t>
      </w:r>
      <w:r w:rsidRPr="009423DD">
        <w:rPr>
          <w:noProof/>
          <w:color w:val="C45911" w:themeColor="accent2" w:themeShade="BF"/>
        </w:rPr>
        <w:t>"verbose"</w:t>
      </w:r>
      <w:r>
        <w:rPr>
          <w:b/>
          <w:bCs/>
          <w:noProof/>
          <w:color w:val="000000"/>
          <w:sz w:val="18"/>
          <w:szCs w:val="18"/>
        </w:rPr>
        <w:t xml:space="preserve">: </w:t>
      </w:r>
      <w:r>
        <w:rPr>
          <w:noProof/>
          <w:color w:val="009999"/>
          <w:sz w:val="18"/>
          <w:szCs w:val="18"/>
        </w:rPr>
        <w:t>0</w:t>
      </w:r>
      <w:r>
        <w:rPr>
          <w:noProof/>
          <w:color w:val="000000"/>
          <w:sz w:val="18"/>
          <w:szCs w:val="18"/>
        </w:rPr>
        <w:t xml:space="preserve">, </w:t>
      </w:r>
      <w:r w:rsidRPr="009423DD">
        <w:rPr>
          <w:noProof/>
          <w:color w:val="C45911" w:themeColor="accent2" w:themeShade="BF"/>
        </w:rPr>
        <w:t>"method"</w:t>
      </w:r>
      <w:r>
        <w:rPr>
          <w:b/>
          <w:bCs/>
          <w:noProof/>
          <w:color w:val="000000"/>
          <w:sz w:val="18"/>
          <w:szCs w:val="18"/>
        </w:rPr>
        <w:t xml:space="preserve">: </w:t>
      </w:r>
      <w:r w:rsidRPr="009423DD">
        <w:rPr>
          <w:noProof/>
          <w:color w:val="C45911" w:themeColor="accent2" w:themeShade="BF"/>
        </w:rPr>
        <w:t>"EM_VMM"</w:t>
      </w:r>
      <w:r>
        <w:rPr>
          <w:noProof/>
          <w:color w:val="000000"/>
          <w:sz w:val="18"/>
          <w:szCs w:val="18"/>
        </w:rPr>
        <w:t xml:space="preserve">, </w:t>
      </w:r>
      <w:r w:rsidRPr="009423DD">
        <w:rPr>
          <w:noProof/>
          <w:color w:val="C45911" w:themeColor="accent2" w:themeShade="BF"/>
        </w:rPr>
        <w:t>"seeds"</w:t>
      </w:r>
      <w:r>
        <w:rPr>
          <w:b/>
          <w:bCs/>
          <w:noProof/>
          <w:color w:val="000000"/>
          <w:sz w:val="18"/>
          <w:szCs w:val="18"/>
        </w:rPr>
        <w:t xml:space="preserve">: </w:t>
      </w:r>
      <w:r>
        <w:rPr>
          <w:noProof/>
          <w:color w:val="000000"/>
          <w:sz w:val="18"/>
          <w:szCs w:val="18"/>
        </w:rPr>
        <w:t>[</w:t>
      </w:r>
      <w:r>
        <w:rPr>
          <w:noProof/>
          <w:color w:val="009999"/>
          <w:sz w:val="18"/>
          <w:szCs w:val="18"/>
        </w:rPr>
        <w:t>832</w:t>
      </w:r>
      <w:r>
        <w:rPr>
          <w:noProof/>
          <w:color w:val="000000"/>
          <w:sz w:val="18"/>
          <w:szCs w:val="18"/>
        </w:rPr>
        <w:t>]}</w:t>
      </w:r>
      <w:r>
        <w:rPr>
          <w:noProof/>
          <w:color w:val="000000"/>
          <w:sz w:val="18"/>
          <w:szCs w:val="18"/>
        </w:rPr>
        <w:br/>
      </w:r>
      <w:r>
        <w:rPr>
          <w:i/>
          <w:iCs/>
          <w:noProof/>
          <w:color w:val="999988"/>
          <w:sz w:val="18"/>
          <w:szCs w:val="18"/>
        </w:rPr>
        <w:t>## First, we create the Analysis object which conveniently stores all our information in one place.</w:t>
      </w:r>
      <w:r>
        <w:rPr>
          <w:i/>
          <w:iCs/>
          <w:noProof/>
          <w:color w:val="999988"/>
          <w:sz w:val="18"/>
          <w:szCs w:val="18"/>
        </w:rPr>
        <w:br/>
      </w:r>
      <w:r>
        <w:rPr>
          <w:noProof/>
          <w:color w:val="000000"/>
          <w:sz w:val="18"/>
          <w:szCs w:val="18"/>
        </w:rPr>
        <w:t xml:space="preserve">A1 </w:t>
      </w:r>
      <w:r>
        <w:rPr>
          <w:b/>
          <w:bCs/>
          <w:noProof/>
          <w:color w:val="000000"/>
          <w:sz w:val="18"/>
          <w:szCs w:val="18"/>
        </w:rPr>
        <w:t xml:space="preserve">= </w:t>
      </w:r>
      <w:r>
        <w:rPr>
          <w:noProof/>
          <w:color w:val="000000"/>
          <w:sz w:val="18"/>
          <w:szCs w:val="18"/>
        </w:rPr>
        <w:t>Analysis.Analysis(</w:t>
      </w:r>
      <w:r>
        <w:rPr>
          <w:noProof/>
          <w:color w:val="660099"/>
          <w:sz w:val="18"/>
          <w:szCs w:val="18"/>
        </w:rPr>
        <w:t>shots</w:t>
      </w:r>
      <w:r>
        <w:rPr>
          <w:b/>
          <w:bCs/>
          <w:noProof/>
          <w:color w:val="000000"/>
          <w:sz w:val="18"/>
          <w:szCs w:val="18"/>
        </w:rPr>
        <w:t>=</w:t>
      </w:r>
      <w:r>
        <w:rPr>
          <w:noProof/>
          <w:color w:val="000000"/>
          <w:sz w:val="18"/>
          <w:szCs w:val="18"/>
        </w:rPr>
        <w:t xml:space="preserve">shots, </w:t>
      </w:r>
      <w:r>
        <w:rPr>
          <w:noProof/>
          <w:color w:val="660099"/>
          <w:sz w:val="18"/>
          <w:szCs w:val="18"/>
        </w:rPr>
        <w:t>time_windows</w:t>
      </w:r>
      <w:r>
        <w:rPr>
          <w:b/>
          <w:bCs/>
          <w:noProof/>
          <w:color w:val="000000"/>
          <w:sz w:val="18"/>
          <w:szCs w:val="18"/>
        </w:rPr>
        <w:t>=</w:t>
      </w:r>
      <w:r>
        <w:rPr>
          <w:noProof/>
          <w:color w:val="000000"/>
          <w:sz w:val="18"/>
          <w:szCs w:val="18"/>
        </w:rPr>
        <w:t>time_window,</w:t>
      </w:r>
      <w:r>
        <w:rPr>
          <w:noProof/>
          <w:color w:val="000000"/>
          <w:sz w:val="18"/>
          <w:szCs w:val="18"/>
        </w:rPr>
        <w:br/>
        <w:t xml:space="preserve">                       </w:t>
      </w:r>
      <w:r>
        <w:rPr>
          <w:noProof/>
          <w:color w:val="660099"/>
          <w:sz w:val="18"/>
          <w:szCs w:val="18"/>
        </w:rPr>
        <w:t>probes</w:t>
      </w:r>
      <w:r>
        <w:rPr>
          <w:b/>
          <w:bCs/>
          <w:noProof/>
          <w:color w:val="000000"/>
          <w:sz w:val="18"/>
          <w:szCs w:val="18"/>
        </w:rPr>
        <w:t>=</w:t>
      </w:r>
      <w:r>
        <w:rPr>
          <w:noProof/>
          <w:color w:val="000000"/>
          <w:sz w:val="18"/>
          <w:szCs w:val="18"/>
        </w:rPr>
        <w:t>probes,</w:t>
      </w:r>
      <w:r>
        <w:rPr>
          <w:noProof/>
          <w:color w:val="660099"/>
          <w:sz w:val="18"/>
          <w:szCs w:val="18"/>
        </w:rPr>
        <w:t>datamining_settings</w:t>
      </w:r>
      <w:r>
        <w:rPr>
          <w:b/>
          <w:bCs/>
          <w:noProof/>
          <w:color w:val="000000"/>
          <w:sz w:val="18"/>
          <w:szCs w:val="18"/>
        </w:rPr>
        <w:t>=</w:t>
      </w:r>
      <w:r>
        <w:rPr>
          <w:noProof/>
          <w:color w:val="000000"/>
          <w:sz w:val="18"/>
          <w:szCs w:val="18"/>
        </w:rPr>
        <w:t>datamining_settings,</w:t>
      </w:r>
      <w:r>
        <w:rPr>
          <w:noProof/>
          <w:color w:val="000000"/>
          <w:sz w:val="18"/>
          <w:szCs w:val="18"/>
        </w:rPr>
        <w:br/>
        <w:t xml:space="preserve">                       </w:t>
      </w:r>
      <w:r>
        <w:rPr>
          <w:noProof/>
          <w:color w:val="660099"/>
          <w:sz w:val="18"/>
          <w:szCs w:val="18"/>
        </w:rPr>
        <w:t>markersize</w:t>
      </w:r>
      <w:r>
        <w:rPr>
          <w:b/>
          <w:bCs/>
          <w:noProof/>
          <w:color w:val="000000"/>
          <w:sz w:val="18"/>
          <w:szCs w:val="18"/>
        </w:rPr>
        <w:t>=</w:t>
      </w:r>
      <w:r>
        <w:rPr>
          <w:noProof/>
          <w:color w:val="009999"/>
          <w:sz w:val="18"/>
          <w:szCs w:val="18"/>
        </w:rPr>
        <w:t>7</w:t>
      </w:r>
      <w:r>
        <w:rPr>
          <w:noProof/>
          <w:color w:val="000000"/>
          <w:sz w:val="18"/>
          <w:szCs w:val="18"/>
        </w:rPr>
        <w:t xml:space="preserve">, </w:t>
      </w:r>
      <w:r>
        <w:rPr>
          <w:noProof/>
          <w:color w:val="660099"/>
          <w:sz w:val="18"/>
          <w:szCs w:val="18"/>
        </w:rPr>
        <w:t>n_cpus</w:t>
      </w:r>
      <w:r>
        <w:rPr>
          <w:b/>
          <w:bCs/>
          <w:noProof/>
          <w:color w:val="000000"/>
          <w:sz w:val="18"/>
          <w:szCs w:val="18"/>
        </w:rPr>
        <w:t>=</w:t>
      </w:r>
      <w:r>
        <w:rPr>
          <w:noProof/>
          <w:color w:val="009999"/>
          <w:sz w:val="18"/>
          <w:szCs w:val="18"/>
        </w:rPr>
        <w:t>1</w:t>
      </w:r>
      <w:r>
        <w:rPr>
          <w:noProof/>
          <w:color w:val="000000"/>
          <w:sz w:val="18"/>
          <w:szCs w:val="18"/>
        </w:rPr>
        <w:t>)</w:t>
      </w:r>
      <w:r>
        <w:rPr>
          <w:noProof/>
          <w:color w:val="000000"/>
          <w:sz w:val="18"/>
          <w:szCs w:val="18"/>
        </w:rPr>
        <w:br/>
      </w:r>
      <w:r>
        <w:rPr>
          <w:i/>
          <w:iCs/>
          <w:noProof/>
          <w:color w:val="999988"/>
          <w:sz w:val="18"/>
          <w:szCs w:val="18"/>
        </w:rPr>
        <w:t>## Then we run the analysis, which will perform all the datamining and clustering</w:t>
      </w:r>
      <w:r>
        <w:rPr>
          <w:i/>
          <w:iCs/>
          <w:noProof/>
          <w:color w:val="999988"/>
          <w:sz w:val="18"/>
          <w:szCs w:val="18"/>
        </w:rPr>
        <w:br/>
      </w:r>
      <w:r>
        <w:rPr>
          <w:noProof/>
          <w:color w:val="000000"/>
          <w:sz w:val="18"/>
          <w:szCs w:val="18"/>
        </w:rPr>
        <w:t>A1.run_analysis()</w:t>
      </w:r>
      <w:r>
        <w:rPr>
          <w:noProof/>
          <w:color w:val="000000"/>
          <w:sz w:val="18"/>
          <w:szCs w:val="18"/>
        </w:rPr>
        <w:br/>
      </w:r>
      <w:r>
        <w:rPr>
          <w:i/>
          <w:iCs/>
          <w:noProof/>
          <w:color w:val="999988"/>
          <w:sz w:val="18"/>
          <w:szCs w:val="18"/>
        </w:rPr>
        <w:t>## Then, we can plot the clusters for reference</w:t>
      </w:r>
      <w:r>
        <w:rPr>
          <w:i/>
          <w:iCs/>
          <w:noProof/>
          <w:color w:val="999988"/>
          <w:sz w:val="18"/>
          <w:szCs w:val="18"/>
        </w:rPr>
        <w:br/>
      </w:r>
      <w:r>
        <w:rPr>
          <w:noProof/>
          <w:color w:val="000000"/>
          <w:sz w:val="18"/>
          <w:szCs w:val="18"/>
        </w:rPr>
        <w:t>A1.plot_clusters()</w:t>
      </w:r>
      <w:r>
        <w:rPr>
          <w:noProof/>
          <w:color w:val="000000"/>
          <w:sz w:val="18"/>
          <w:szCs w:val="18"/>
        </w:rPr>
        <w:br/>
      </w:r>
      <w:r>
        <w:rPr>
          <w:i/>
          <w:iCs/>
          <w:noProof/>
          <w:color w:val="999988"/>
          <w:sz w:val="18"/>
          <w:szCs w:val="18"/>
        </w:rPr>
        <w:t>## We can plot some diagnostics for a particular time and frequency</w:t>
      </w:r>
      <w:r>
        <w:rPr>
          <w:i/>
          <w:iCs/>
          <w:noProof/>
          <w:color w:val="999988"/>
          <w:sz w:val="18"/>
          <w:szCs w:val="18"/>
        </w:rPr>
        <w:br/>
      </w:r>
      <w:r>
        <w:rPr>
          <w:noProof/>
          <w:color w:val="000000"/>
          <w:sz w:val="18"/>
          <w:szCs w:val="18"/>
        </w:rPr>
        <w:t>A1.plot_diagnostics(</w:t>
      </w:r>
      <w:r>
        <w:rPr>
          <w:noProof/>
          <w:color w:val="660099"/>
          <w:sz w:val="18"/>
          <w:szCs w:val="18"/>
        </w:rPr>
        <w:t>time_window</w:t>
      </w:r>
      <w:r>
        <w:rPr>
          <w:b/>
          <w:bCs/>
          <w:noProof/>
          <w:color w:val="000000"/>
          <w:sz w:val="18"/>
          <w:szCs w:val="18"/>
        </w:rPr>
        <w:t>=</w:t>
      </w:r>
      <w:r>
        <w:rPr>
          <w:noProof/>
          <w:color w:val="000000"/>
          <w:sz w:val="18"/>
          <w:szCs w:val="18"/>
        </w:rPr>
        <w:t xml:space="preserve">time_window, </w:t>
      </w:r>
      <w:r>
        <w:rPr>
          <w:noProof/>
          <w:color w:val="660099"/>
          <w:sz w:val="18"/>
          <w:szCs w:val="18"/>
        </w:rPr>
        <w:t>t0</w:t>
      </w:r>
      <w:r>
        <w:rPr>
          <w:b/>
          <w:bCs/>
          <w:noProof/>
          <w:color w:val="000000"/>
          <w:sz w:val="18"/>
          <w:szCs w:val="18"/>
        </w:rPr>
        <w:t>=</w:t>
      </w:r>
      <w:r>
        <w:rPr>
          <w:noProof/>
          <w:color w:val="009999"/>
          <w:sz w:val="18"/>
          <w:szCs w:val="18"/>
        </w:rPr>
        <w:t>801.711</w:t>
      </w:r>
      <w:r>
        <w:rPr>
          <w:noProof/>
          <w:color w:val="000000"/>
          <w:sz w:val="18"/>
          <w:szCs w:val="18"/>
        </w:rPr>
        <w:t xml:space="preserve">, </w:t>
      </w:r>
      <w:r>
        <w:rPr>
          <w:noProof/>
          <w:color w:val="660099"/>
          <w:sz w:val="18"/>
          <w:szCs w:val="18"/>
        </w:rPr>
        <w:t>f0</w:t>
      </w:r>
      <w:r>
        <w:rPr>
          <w:b/>
          <w:bCs/>
          <w:noProof/>
          <w:color w:val="000000"/>
          <w:sz w:val="18"/>
          <w:szCs w:val="18"/>
        </w:rPr>
        <w:t>=</w:t>
      </w:r>
      <w:r>
        <w:rPr>
          <w:noProof/>
          <w:color w:val="009999"/>
          <w:sz w:val="18"/>
          <w:szCs w:val="18"/>
        </w:rPr>
        <w:t>85.9375</w:t>
      </w:r>
      <w:r>
        <w:rPr>
          <w:noProof/>
          <w:color w:val="000000"/>
          <w:sz w:val="18"/>
          <w:szCs w:val="18"/>
        </w:rPr>
        <w:t xml:space="preserve">, </w:t>
      </w:r>
      <w:r>
        <w:rPr>
          <w:noProof/>
          <w:color w:val="660099"/>
          <w:sz w:val="18"/>
          <w:szCs w:val="18"/>
        </w:rPr>
        <w:t>idx</w:t>
      </w:r>
      <w:r>
        <w:rPr>
          <w:b/>
          <w:bCs/>
          <w:noProof/>
          <w:color w:val="000000"/>
          <w:sz w:val="18"/>
          <w:szCs w:val="18"/>
        </w:rPr>
        <w:t>=</w:t>
      </w:r>
      <w:r w:rsidRPr="009423DD">
        <w:rPr>
          <w:noProof/>
          <w:color w:val="C45911" w:themeColor="accent2" w:themeShade="BF"/>
        </w:rPr>
        <w:t>"tor"</w:t>
      </w:r>
      <w:r>
        <w:rPr>
          <w:noProof/>
          <w:color w:val="000000"/>
          <w:sz w:val="18"/>
          <w:szCs w:val="18"/>
        </w:rPr>
        <w:t>)</w:t>
      </w:r>
    </w:p>
    <w:p w14:paraId="56489B99" w14:textId="4FBECCD4" w:rsidR="004C7D32" w:rsidRDefault="004C7D32" w:rsidP="0097021D">
      <w:pPr>
        <w:pStyle w:val="PlainText"/>
        <w:rPr>
          <w:rFonts w:ascii="Courier New" w:hAnsi="Courier New" w:cs="Courier New"/>
        </w:rPr>
      </w:pPr>
    </w:p>
    <w:p w14:paraId="41D08C60" w14:textId="7A87F2D1" w:rsidR="007C6D8B" w:rsidRDefault="004936E1" w:rsidP="004C7D32">
      <w:pPr>
        <w:pStyle w:val="Body"/>
      </w:pPr>
      <w:r w:rsidRPr="009423DD">
        <mc:AlternateContent>
          <mc:Choice Requires="wpg">
            <w:drawing>
              <wp:anchor distT="0" distB="0" distL="114300" distR="114300" simplePos="0" relativeHeight="251749376" behindDoc="0" locked="0" layoutInCell="1" allowOverlap="1" wp14:anchorId="0BC140DD" wp14:editId="7A3B7E29">
                <wp:simplePos x="0" y="0"/>
                <wp:positionH relativeFrom="column">
                  <wp:posOffset>642340</wp:posOffset>
                </wp:positionH>
                <wp:positionV relativeFrom="paragraph">
                  <wp:posOffset>264111</wp:posOffset>
                </wp:positionV>
                <wp:extent cx="4820223" cy="3126106"/>
                <wp:effectExtent l="0" t="0" r="19050" b="0"/>
                <wp:wrapNone/>
                <wp:docPr id="344" name="Group 15"/>
                <wp:cNvGraphicFramePr/>
                <a:graphic xmlns:a="http://schemas.openxmlformats.org/drawingml/2006/main">
                  <a:graphicData uri="http://schemas.microsoft.com/office/word/2010/wordprocessingGroup">
                    <wpg:wgp>
                      <wpg:cNvGrpSpPr/>
                      <wpg:grpSpPr>
                        <a:xfrm>
                          <a:off x="0" y="0"/>
                          <a:ext cx="4820223" cy="3126106"/>
                          <a:chOff x="-70741" y="0"/>
                          <a:chExt cx="4820223" cy="3126106"/>
                        </a:xfrm>
                      </wpg:grpSpPr>
                      <pic:pic xmlns:pic="http://schemas.openxmlformats.org/drawingml/2006/picture">
                        <pic:nvPicPr>
                          <pic:cNvPr id="345" name="Picture 345"/>
                          <pic:cNvPicPr>
                            <a:picLocks noChangeAspect="1"/>
                          </pic:cNvPicPr>
                        </pic:nvPicPr>
                        <pic:blipFill rotWithShape="1">
                          <a:blip r:embed="rId48" cstate="print">
                            <a:extLst>
                              <a:ext uri="{28A0092B-C50C-407E-A947-70E740481C1C}">
                                <a14:useLocalDpi xmlns:a14="http://schemas.microsoft.com/office/drawing/2010/main" val="0"/>
                              </a:ext>
                            </a:extLst>
                          </a:blip>
                          <a:srcRect l="9660" t="9340" r="9173" b="4986"/>
                          <a:stretch/>
                        </pic:blipFill>
                        <pic:spPr>
                          <a:xfrm>
                            <a:off x="322" y="107776"/>
                            <a:ext cx="4653644" cy="2542032"/>
                          </a:xfrm>
                          <a:prstGeom prst="rect">
                            <a:avLst/>
                          </a:prstGeom>
                        </pic:spPr>
                      </pic:pic>
                      <wpg:grpSp>
                        <wpg:cNvPr id="346" name="Group 346"/>
                        <wpg:cNvGrpSpPr/>
                        <wpg:grpSpPr>
                          <a:xfrm>
                            <a:off x="-70741" y="0"/>
                            <a:ext cx="4820223" cy="3126106"/>
                            <a:chOff x="-70741" y="0"/>
                            <a:chExt cx="4820223" cy="3126106"/>
                          </a:xfrm>
                        </wpg:grpSpPr>
                        <wps:wsp>
                          <wps:cNvPr id="347" name="Rectangle 347"/>
                          <wps:cNvSpPr/>
                          <wps:spPr>
                            <a:xfrm>
                              <a:off x="-33342" y="0"/>
                              <a:ext cx="4776788" cy="3105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8" name="Straight Connector 348"/>
                          <wps:cNvCnPr/>
                          <wps:spPr>
                            <a:xfrm>
                              <a:off x="-26540" y="2627625"/>
                              <a:ext cx="4776022" cy="124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9" name="TextBox 14"/>
                          <wps:cNvSpPr txBox="1"/>
                          <wps:spPr>
                            <a:xfrm>
                              <a:off x="-70741" y="2596516"/>
                              <a:ext cx="4804410" cy="529590"/>
                            </a:xfrm>
                            <a:prstGeom prst="rect">
                              <a:avLst/>
                            </a:prstGeom>
                            <a:noFill/>
                          </wps:spPr>
                          <wps:txbx>
                            <w:txbxContent>
                              <w:p w14:paraId="082A9DC4" w14:textId="6698B648" w:rsidR="009423DD" w:rsidRDefault="004936E1"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7</w:t>
                                </w:r>
                                <w:r>
                                  <w:rPr>
                                    <w:color w:val="000000" w:themeColor="text1"/>
                                    <w:kern w:val="24"/>
                                    <w:sz w:val="20"/>
                                    <w:szCs w:val="20"/>
                                  </w:rPr>
                                  <w:fldChar w:fldCharType="end"/>
                                </w:r>
                                <w:r w:rsidR="009423DD">
                                  <w:rPr>
                                    <w:color w:val="000000" w:themeColor="text1"/>
                                    <w:kern w:val="24"/>
                                    <w:sz w:val="20"/>
                                    <w:szCs w:val="20"/>
                                  </w:rPr>
                                  <w:t>. Raw spectrogram</w:t>
                                </w:r>
                                <w:r>
                                  <w:rPr>
                                    <w:color w:val="000000" w:themeColor="text1"/>
                                    <w:kern w:val="24"/>
                                    <w:sz w:val="20"/>
                                    <w:szCs w:val="20"/>
                                  </w:rPr>
                                  <w:t xml:space="preserve"> from toroidal magnetic Mirnov probes</w:t>
                                </w:r>
                                <w:r w:rsidR="009423DD">
                                  <w:rPr>
                                    <w:color w:val="000000" w:themeColor="text1"/>
                                    <w:kern w:val="24"/>
                                    <w:sz w:val="20"/>
                                    <w:szCs w:val="20"/>
                                  </w:rPr>
                                  <w:t xml:space="preserve"> of shots 159243 (top left), 159244 (top right), 159245 (bottom left), and 159246 (bottom right) over a time window from 300 ms to 1400 ms. </w:t>
                                </w:r>
                              </w:p>
                            </w:txbxContent>
                          </wps:txbx>
                          <wps:bodyPr wrap="squar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0BC140DD" id="Group 15" o:spid="_x0000_s1198" style="position:absolute;left:0;text-align:left;margin-left:50.6pt;margin-top:20.8pt;width:379.55pt;height:246.15pt;z-index:251749376;mso-width-relative:margin;mso-height-relative:margin" coordorigin="-707" coordsize="48202,31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">
                <v:shape id="Picture 345" o:spid="_x0000_s1199" type="#_x0000_t75" style="position:absolute;left:3;top:1077;width:46536;height:2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">
                  <v:imagedata r:id="rId49" o:title="" croptop="6121f" cropbottom="3268f" cropleft="6331f" cropright="6012f"/>
                </v:shape>
                <v:group id="Group 346" o:spid="_x0000_s1200" style="position:absolute;left:-707;width:48201;height:31261" coordorigin="-707" coordsize="48202,31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rect id="Rectangle 347" o:spid="_x0000_s1201" style="position:absolute;left:-333;width:47767;height:31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" filled="f" strokecolor="black [3213]" strokeweight="1pt"/>
                  <v:line id="Straight Connector 348" o:spid="_x0000_s1202" style="position:absolute;visibility:visible;mso-wrap-style:square" from="-265,26276" to="47494,26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" strokecolor="black [3213]" strokeweight="1pt">
                    <v:stroke joinstyle="miter"/>
                  </v:line>
                  <v:shape id="TextBox 14" o:spid="_x0000_s1203" type="#_x0000_t202" style="position:absolute;left:-707;top:25965;width:48043;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82A9DC4" w14:textId="6698B648" w:rsidR="009423DD" w:rsidRDefault="004936E1"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7</w:t>
                          </w:r>
                          <w:r>
                            <w:rPr>
                              <w:color w:val="000000" w:themeColor="text1"/>
                              <w:kern w:val="24"/>
                              <w:sz w:val="20"/>
                              <w:szCs w:val="20"/>
                            </w:rPr>
                            <w:fldChar w:fldCharType="end"/>
                          </w:r>
                          <w:r w:rsidR="009423DD">
                            <w:rPr>
                              <w:color w:val="000000" w:themeColor="text1"/>
                              <w:kern w:val="24"/>
                              <w:sz w:val="20"/>
                              <w:szCs w:val="20"/>
                            </w:rPr>
                            <w:t>. Raw spectrogram</w:t>
                          </w:r>
                          <w:r>
                            <w:rPr>
                              <w:color w:val="000000" w:themeColor="text1"/>
                              <w:kern w:val="24"/>
                              <w:sz w:val="20"/>
                              <w:szCs w:val="20"/>
                            </w:rPr>
                            <w:t xml:space="preserve"> from toroidal magnetic Mirnov probes</w:t>
                          </w:r>
                          <w:r w:rsidR="009423DD">
                            <w:rPr>
                              <w:color w:val="000000" w:themeColor="text1"/>
                              <w:kern w:val="24"/>
                              <w:sz w:val="20"/>
                              <w:szCs w:val="20"/>
                            </w:rPr>
                            <w:t xml:space="preserve"> of shots 159243 (top left), 159244 (top right), 159245 (bottom left), and 159246 (bottom right) over a time window from 300 ms to 1400 ms. </w:t>
                          </w:r>
                        </w:p>
                      </w:txbxContent>
                    </v:textbox>
                  </v:shape>
                </v:group>
              </v:group>
            </w:pict>
          </mc:Fallback>
        </mc:AlternateContent>
      </w:r>
      <w:r>
        <w:t xml:space="preserve">Results from this example are shown below. </w:t>
      </w:r>
    </w:p>
    <w:p w14:paraId="44F05C06" w14:textId="5875914D" w:rsidR="009423DD" w:rsidRDefault="009423DD" w:rsidP="004C7D32">
      <w:pPr>
        <w:pStyle w:val="Body"/>
      </w:pPr>
    </w:p>
    <w:p w14:paraId="2261AD8E" w14:textId="3E4D0A87" w:rsidR="009423DD" w:rsidRDefault="009423DD" w:rsidP="004C7D32">
      <w:pPr>
        <w:pStyle w:val="Body"/>
      </w:pPr>
    </w:p>
    <w:p w14:paraId="5FC41371" w14:textId="0B5FEF48" w:rsidR="009423DD" w:rsidRDefault="009423DD" w:rsidP="004C7D32">
      <w:pPr>
        <w:pStyle w:val="Body"/>
      </w:pPr>
    </w:p>
    <w:p w14:paraId="50160074" w14:textId="1C837764" w:rsidR="009423DD" w:rsidRDefault="009423DD" w:rsidP="004C7D32">
      <w:pPr>
        <w:pStyle w:val="Body"/>
      </w:pPr>
    </w:p>
    <w:p w14:paraId="4020D747" w14:textId="6C5F6F04" w:rsidR="009423DD" w:rsidRDefault="009423DD" w:rsidP="004C7D32">
      <w:pPr>
        <w:pStyle w:val="Body"/>
      </w:pPr>
    </w:p>
    <w:p w14:paraId="0BBBD3D8" w14:textId="1C21403E" w:rsidR="009423DD" w:rsidRDefault="009423DD" w:rsidP="004C7D32">
      <w:pPr>
        <w:pStyle w:val="Body"/>
      </w:pPr>
    </w:p>
    <w:p w14:paraId="3BB0B389" w14:textId="36A7228A" w:rsidR="009423DD" w:rsidRDefault="009423DD" w:rsidP="004C7D32">
      <w:pPr>
        <w:pStyle w:val="Body"/>
      </w:pPr>
    </w:p>
    <w:p w14:paraId="44E4E9FD" w14:textId="1402D136" w:rsidR="009423DD" w:rsidRDefault="009423DD" w:rsidP="004C7D32">
      <w:pPr>
        <w:pStyle w:val="Body"/>
      </w:pPr>
    </w:p>
    <w:p w14:paraId="4B20D311" w14:textId="660EB081" w:rsidR="009423DD" w:rsidRDefault="009423DD" w:rsidP="004C7D32">
      <w:pPr>
        <w:pStyle w:val="Body"/>
      </w:pPr>
    </w:p>
    <w:p w14:paraId="5C9643DE" w14:textId="2FB731DD" w:rsidR="009423DD" w:rsidRDefault="009423DD" w:rsidP="004C7D32">
      <w:pPr>
        <w:pStyle w:val="Body"/>
      </w:pPr>
    </w:p>
    <w:p w14:paraId="2200AC8D" w14:textId="708D99F4" w:rsidR="009423DD" w:rsidRDefault="009423DD" w:rsidP="004C7D32">
      <w:pPr>
        <w:pStyle w:val="Body"/>
      </w:pPr>
    </w:p>
    <w:p w14:paraId="03582B64" w14:textId="36C1CC92" w:rsidR="009423DD" w:rsidRDefault="009423DD" w:rsidP="004C7D32">
      <w:pPr>
        <w:pStyle w:val="Body"/>
      </w:pPr>
    </w:p>
    <w:p w14:paraId="43D1C86B" w14:textId="5942AE5C" w:rsidR="009423DD" w:rsidRDefault="009423DD" w:rsidP="004C7D32">
      <w:pPr>
        <w:pStyle w:val="Body"/>
      </w:pPr>
    </w:p>
    <w:p w14:paraId="6E27F668" w14:textId="0D86D29E" w:rsidR="009423DD" w:rsidRDefault="009423DD" w:rsidP="004C7D32">
      <w:pPr>
        <w:pStyle w:val="Body"/>
      </w:pPr>
    </w:p>
    <w:p w14:paraId="084ABE82" w14:textId="12D71B90" w:rsidR="009423DD" w:rsidRDefault="009423DD" w:rsidP="004C7D32">
      <w:pPr>
        <w:pStyle w:val="Body"/>
      </w:pPr>
      <w:r w:rsidRPr="009423DD">
        <w:lastRenderedPageBreak/>
        <mc:AlternateContent>
          <mc:Choice Requires="wpg">
            <w:drawing>
              <wp:anchor distT="0" distB="0" distL="114300" distR="114300" simplePos="0" relativeHeight="251751424" behindDoc="0" locked="0" layoutInCell="1" allowOverlap="1" wp14:anchorId="4D365F61" wp14:editId="75C311D3">
                <wp:simplePos x="0" y="0"/>
                <wp:positionH relativeFrom="column">
                  <wp:posOffset>760021</wp:posOffset>
                </wp:positionH>
                <wp:positionV relativeFrom="paragraph">
                  <wp:posOffset>-71252</wp:posOffset>
                </wp:positionV>
                <wp:extent cx="4749800" cy="3132861"/>
                <wp:effectExtent l="0" t="0" r="31750" b="10795"/>
                <wp:wrapNone/>
                <wp:docPr id="350" name="Group 7"/>
                <wp:cNvGraphicFramePr/>
                <a:graphic xmlns:a="http://schemas.openxmlformats.org/drawingml/2006/main">
                  <a:graphicData uri="http://schemas.microsoft.com/office/word/2010/wordprocessingGroup">
                    <wpg:wgp>
                      <wpg:cNvGrpSpPr/>
                      <wpg:grpSpPr>
                        <a:xfrm>
                          <a:off x="0" y="0"/>
                          <a:ext cx="4749800" cy="3132861"/>
                          <a:chOff x="0" y="0"/>
                          <a:chExt cx="4749800" cy="3132861"/>
                        </a:xfrm>
                      </wpg:grpSpPr>
                      <pic:pic xmlns:pic="http://schemas.openxmlformats.org/drawingml/2006/picture">
                        <pic:nvPicPr>
                          <pic:cNvPr id="351" name="Picture 351" descr="A picture containing screenshot&#10;&#10;Description generated with high confidence"/>
                          <pic:cNvPicPr>
                            <a:picLocks noChangeAspect="1"/>
                          </pic:cNvPicPr>
                        </pic:nvPicPr>
                        <pic:blipFill rotWithShape="1">
                          <a:blip r:embed="rId50" cstate="print">
                            <a:extLst>
                              <a:ext uri="{28A0092B-C50C-407E-A947-70E740481C1C}">
                                <a14:useLocalDpi xmlns:a14="http://schemas.microsoft.com/office/drawing/2010/main" val="0"/>
                              </a:ext>
                            </a:extLst>
                          </a:blip>
                          <a:srcRect l="9375" t="8534" r="8854" b="4911"/>
                          <a:stretch/>
                        </pic:blipFill>
                        <pic:spPr>
                          <a:xfrm>
                            <a:off x="37592" y="90679"/>
                            <a:ext cx="4645152" cy="2544478"/>
                          </a:xfrm>
                          <a:prstGeom prst="rect">
                            <a:avLst/>
                          </a:prstGeom>
                        </pic:spPr>
                      </pic:pic>
                      <wps:wsp>
                        <wps:cNvPr id="352" name="Rectangle 352"/>
                        <wps:cNvSpPr/>
                        <wps:spPr>
                          <a:xfrm>
                            <a:off x="31750" y="0"/>
                            <a:ext cx="4711700" cy="313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3" name="Straight Connector 353"/>
                        <wps:cNvCnPr/>
                        <wps:spPr>
                          <a:xfrm>
                            <a:off x="31750" y="2628900"/>
                            <a:ext cx="4718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4" name="TextBox 6"/>
                        <wps:cNvSpPr txBox="1"/>
                        <wps:spPr>
                          <a:xfrm>
                            <a:off x="0" y="2603271"/>
                            <a:ext cx="4699000" cy="529590"/>
                          </a:xfrm>
                          <a:prstGeom prst="rect">
                            <a:avLst/>
                          </a:prstGeom>
                          <a:noFill/>
                        </wps:spPr>
                        <wps:txbx>
                          <w:txbxContent>
                            <w:p w14:paraId="5B1BBAB3" w14:textId="0FB27219" w:rsidR="009423DD" w:rsidRDefault="004936E1"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8</w:t>
                              </w:r>
                              <w:r>
                                <w:rPr>
                                  <w:color w:val="000000" w:themeColor="text1"/>
                                  <w:kern w:val="24"/>
                                  <w:sz w:val="20"/>
                                  <w:szCs w:val="20"/>
                                </w:rPr>
                                <w:fldChar w:fldCharType="end"/>
                              </w:r>
                              <w:r w:rsidR="009423DD">
                                <w:rPr>
                                  <w:color w:val="000000" w:themeColor="text1"/>
                                  <w:kern w:val="24"/>
                                  <w:sz w:val="20"/>
                                  <w:szCs w:val="20"/>
                                </w:rPr>
                                <w:t>. Spectrogram of shots 159243 (top left), 159244 (top right), 159245 (bottom left), and 159246 (bottom right) over a time window from 300 ms to 1400 ms. Different clusters are shown in different colors.</w:t>
                              </w:r>
                            </w:p>
                          </w:txbxContent>
                        </wps:txbx>
                        <wps:bodyPr wrap="square" rtlCol="0">
                          <a:spAutoFit/>
                        </wps:bodyPr>
                      </wps:wsp>
                    </wpg:wgp>
                  </a:graphicData>
                </a:graphic>
              </wp:anchor>
            </w:drawing>
          </mc:Choice>
          <mc:Fallback>
            <w:pict>
              <v:group w14:anchorId="4D365F61" id="Group 7" o:spid="_x0000_s1204" style="position:absolute;left:0;text-align:left;margin-left:59.85pt;margin-top:-5.6pt;width:374pt;height:246.7pt;z-index:251751424" coordsize="47498,3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">
                <v:shape id="Picture 351" o:spid="_x0000_s1205" type="#_x0000_t75" alt="A picture containing screenshot&#10;&#10;Description generated with high confidence" style="position:absolute;left:375;top:906;width:46452;height:25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">
                  <v:imagedata r:id="rId51" o:title="A picture containing screenshot&#10;&#10;Description generated with high confidence" croptop="5593f" cropbottom="3218f" cropleft="6144f" cropright="5803f"/>
                </v:shape>
                <v:rect id="Rectangle 352" o:spid="_x0000_s1206" style="position:absolute;left:317;width:47117;height:31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line id="Straight Connector 353" o:spid="_x0000_s1207" style="position:absolute;visibility:visible;mso-wrap-style:square" from="317,26289" to="47498,26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" strokecolor="black [3213]" strokeweight="1pt">
                  <v:stroke joinstyle="miter"/>
                </v:line>
                <v:shape id="TextBox 6" o:spid="_x0000_s1208" type="#_x0000_t202" style="position:absolute;top:26032;width:4699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" filled="f" stroked="f">
                  <v:textbox style="mso-fit-shape-to-text:t">
                    <w:txbxContent>
                      <w:p w14:paraId="5B1BBAB3" w14:textId="0FB27219" w:rsidR="009423DD" w:rsidRDefault="004936E1" w:rsidP="009423D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8</w:t>
                        </w:r>
                        <w:r>
                          <w:rPr>
                            <w:color w:val="000000" w:themeColor="text1"/>
                            <w:kern w:val="24"/>
                            <w:sz w:val="20"/>
                            <w:szCs w:val="20"/>
                          </w:rPr>
                          <w:fldChar w:fldCharType="end"/>
                        </w:r>
                        <w:r w:rsidR="009423DD">
                          <w:rPr>
                            <w:color w:val="000000" w:themeColor="text1"/>
                            <w:kern w:val="24"/>
                            <w:sz w:val="20"/>
                            <w:szCs w:val="20"/>
                          </w:rPr>
                          <w:t>. Spectrogram of shots 159243 (top left), 159244 (top right), 159245 (bottom left), and 159246 (bottom right) over a time window from 300 ms to 1400 ms. Different clusters are shown in different colors.</w:t>
                        </w:r>
                      </w:p>
                    </w:txbxContent>
                  </v:textbox>
                </v:shape>
              </v:group>
            </w:pict>
          </mc:Fallback>
        </mc:AlternateContent>
      </w:r>
    </w:p>
    <w:p w14:paraId="5A26F054" w14:textId="6149313C" w:rsidR="009423DD" w:rsidRDefault="004936E1" w:rsidP="004C7D32">
      <w:pPr>
        <w:pStyle w:val="Body"/>
      </w:pPr>
      <w:bookmarkStart w:id="30" w:name="_GoBack"/>
      <w:bookmarkEnd w:id="30"/>
      <w:r w:rsidRPr="009423DD">
        <mc:AlternateContent>
          <mc:Choice Requires="wpg">
            <w:drawing>
              <wp:anchor distT="0" distB="0" distL="114300" distR="114300" simplePos="0" relativeHeight="251753472" behindDoc="0" locked="0" layoutInCell="1" allowOverlap="1" wp14:anchorId="33008D04" wp14:editId="33BB8E27">
                <wp:simplePos x="0" y="0"/>
                <wp:positionH relativeFrom="column">
                  <wp:posOffset>1572919</wp:posOffset>
                </wp:positionH>
                <wp:positionV relativeFrom="paragraph">
                  <wp:posOffset>2880014</wp:posOffset>
                </wp:positionV>
                <wp:extent cx="3314700" cy="3162300"/>
                <wp:effectExtent l="0" t="0" r="38100" b="19050"/>
                <wp:wrapNone/>
                <wp:docPr id="355" name="Group 35"/>
                <wp:cNvGraphicFramePr/>
                <a:graphic xmlns:a="http://schemas.openxmlformats.org/drawingml/2006/main">
                  <a:graphicData uri="http://schemas.microsoft.com/office/word/2010/wordprocessingGroup">
                    <wpg:wgp>
                      <wpg:cNvGrpSpPr/>
                      <wpg:grpSpPr>
                        <a:xfrm>
                          <a:off x="0" y="0"/>
                          <a:ext cx="3314700" cy="3162300"/>
                          <a:chOff x="0" y="0"/>
                          <a:chExt cx="3314700" cy="3162300"/>
                        </a:xfrm>
                      </wpg:grpSpPr>
                      <wpg:grpSp>
                        <wpg:cNvPr id="356" name="Group 356"/>
                        <wpg:cNvGrpSpPr/>
                        <wpg:grpSpPr>
                          <a:xfrm>
                            <a:off x="0" y="0"/>
                            <a:ext cx="3314700" cy="3162300"/>
                            <a:chOff x="0" y="0"/>
                            <a:chExt cx="3314700" cy="3162300"/>
                          </a:xfrm>
                        </wpg:grpSpPr>
                        <pic:pic xmlns:pic="http://schemas.openxmlformats.org/drawingml/2006/picture">
                          <pic:nvPicPr>
                            <pic:cNvPr id="357" name="Picture 357"/>
                            <pic:cNvPicPr>
                              <a:picLocks noChangeAspect="1"/>
                            </pic:cNvPicPr>
                          </pic:nvPicPr>
                          <pic:blipFill rotWithShape="1">
                            <a:blip r:embed="rId52" cstate="print">
                              <a:extLst>
                                <a:ext uri="{28A0092B-C50C-407E-A947-70E740481C1C}">
                                  <a14:useLocalDpi xmlns:a14="http://schemas.microsoft.com/office/drawing/2010/main" val="0"/>
                                </a:ext>
                              </a:extLst>
                            </a:blip>
                            <a:srcRect l="6197" t="8361" r="7711" b="3164"/>
                            <a:stretch/>
                          </pic:blipFill>
                          <pic:spPr>
                            <a:xfrm>
                              <a:off x="102783" y="104074"/>
                              <a:ext cx="3177153" cy="2523033"/>
                            </a:xfrm>
                            <a:prstGeom prst="rect">
                              <a:avLst/>
                            </a:prstGeom>
                          </pic:spPr>
                        </pic:pic>
                        <wpg:grpSp>
                          <wpg:cNvPr id="358" name="Group 358"/>
                          <wpg:cNvGrpSpPr/>
                          <wpg:grpSpPr>
                            <a:xfrm>
                              <a:off x="2351338" y="692949"/>
                              <a:ext cx="820420" cy="449513"/>
                              <a:chOff x="2351338" y="692949"/>
                              <a:chExt cx="820420" cy="449513"/>
                            </a:xfrm>
                          </wpg:grpSpPr>
                          <wps:wsp>
                            <wps:cNvPr id="359" name="Rectangle 359"/>
                            <wps:cNvSpPr/>
                            <wps:spPr>
                              <a:xfrm>
                                <a:off x="2365539" y="716258"/>
                                <a:ext cx="759415" cy="426204"/>
                              </a:xfrm>
                              <a:prstGeom prst="rect">
                                <a:avLst/>
                              </a:prstGeom>
                              <a:solidFill>
                                <a:schemeClr val="accent4">
                                  <a:lumMod val="60000"/>
                                  <a:lumOff val="40000"/>
                                  <a:alpha val="66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0" name="TextBox 18"/>
                            <wps:cNvSpPr txBox="1"/>
                            <wps:spPr>
                              <a:xfrm>
                                <a:off x="2351338" y="692949"/>
                                <a:ext cx="820420" cy="412750"/>
                              </a:xfrm>
                              <a:prstGeom prst="rect">
                                <a:avLst/>
                              </a:prstGeom>
                              <a:noFill/>
                            </wps:spPr>
                            <wps:txbx>
                              <w:txbxContent>
                                <w:p w14:paraId="1AA05D50" w14:textId="77777777" w:rsidR="009423DD" w:rsidRDefault="009423DD" w:rsidP="009423DD">
                                  <w:pPr>
                                    <w:pStyle w:val="NormalWeb"/>
                                    <w:spacing w:before="0" w:beforeAutospacing="0" w:after="0" w:afterAutospacing="0"/>
                                    <w:jc w:val="center"/>
                                  </w:pPr>
                                  <w:r>
                                    <w:rPr>
                                      <w:color w:val="000000" w:themeColor="text1"/>
                                      <w:kern w:val="24"/>
                                      <w:sz w:val="22"/>
                                      <w:szCs w:val="22"/>
                                    </w:rPr>
                                    <w:t>t=801.7 ms</w:t>
                                  </w:r>
                                </w:p>
                                <w:p w14:paraId="15289950" w14:textId="77777777" w:rsidR="009423DD" w:rsidRDefault="009423DD" w:rsidP="009423DD">
                                  <w:pPr>
                                    <w:pStyle w:val="NormalWeb"/>
                                    <w:spacing w:before="0" w:beforeAutospacing="0" w:after="0" w:afterAutospacing="0"/>
                                    <w:jc w:val="center"/>
                                  </w:pPr>
                                  <w:r>
                                    <w:rPr>
                                      <w:color w:val="000000" w:themeColor="text1"/>
                                      <w:kern w:val="24"/>
                                      <w:sz w:val="22"/>
                                      <w:szCs w:val="22"/>
                                    </w:rPr>
                                    <w:t>f=85.9 kHz</w:t>
                                  </w:r>
                                </w:p>
                              </w:txbxContent>
                            </wps:txbx>
                            <wps:bodyPr wrap="none" rtlCol="0">
                              <a:spAutoFit/>
                            </wps:bodyPr>
                          </wps:wsp>
                        </wpg:grpSp>
                        <wps:wsp>
                          <wps:cNvPr id="361" name="Straight Arrow Connector 361"/>
                          <wps:cNvCnPr>
                            <a:cxnSpLocks/>
                          </wps:cNvCnPr>
                          <wps:spPr>
                            <a:xfrm flipH="1">
                              <a:off x="2225676" y="1187450"/>
                              <a:ext cx="288924" cy="7683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2" name="Rectangle 362"/>
                          <wps:cNvSpPr/>
                          <wps:spPr>
                            <a:xfrm>
                              <a:off x="38100" y="0"/>
                              <a:ext cx="3276600" cy="3162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3" name="Straight Connector 363"/>
                          <wps:cNvCnPr/>
                          <wps:spPr>
                            <a:xfrm>
                              <a:off x="31750" y="2635250"/>
                              <a:ext cx="32829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4" name="TextBox 30"/>
                          <wps:cNvSpPr txBox="1"/>
                          <wps:spPr>
                            <a:xfrm>
                              <a:off x="0" y="2622320"/>
                              <a:ext cx="3276600" cy="529590"/>
                            </a:xfrm>
                            <a:prstGeom prst="rect">
                              <a:avLst/>
                            </a:prstGeom>
                            <a:noFill/>
                          </wps:spPr>
                          <wps:txbx>
                            <w:txbxContent>
                              <w:p w14:paraId="58EC3DDE" w14:textId="02E24DE1" w:rsidR="009423DD" w:rsidRDefault="004936E1" w:rsidP="009423DD">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9</w:t>
                                </w:r>
                                <w:r>
                                  <w:rPr>
                                    <w:color w:val="000000" w:themeColor="text1"/>
                                    <w:kern w:val="24"/>
                                    <w:sz w:val="20"/>
                                    <w:szCs w:val="20"/>
                                  </w:rPr>
                                  <w:fldChar w:fldCharType="end"/>
                                </w:r>
                                <w:r w:rsidR="009423DD">
                                  <w:rPr>
                                    <w:color w:val="000000" w:themeColor="text1"/>
                                    <w:kern w:val="24"/>
                                    <w:sz w:val="20"/>
                                    <w:szCs w:val="20"/>
                                  </w:rPr>
                                  <w:t xml:space="preserve">. Top left: Amplitude vs. probe position. Bottom left: Phase vs. probe position. Right: Raw spectrogram of shot 159243. Output of </w:t>
                                </w:r>
                                <w:r w:rsidR="009423DD">
                                  <w:rPr>
                                    <w:i/>
                                    <w:iCs/>
                                    <w:noProof/>
                                    <w:color w:val="000000" w:themeColor="text1"/>
                                    <w:kern w:val="24"/>
                                    <w:sz w:val="20"/>
                                    <w:szCs w:val="20"/>
                                  </w:rPr>
                                  <w:t>Analysis.plot_diagnostics</w:t>
                                </w:r>
                                <w:r w:rsidR="009423DD">
                                  <w:rPr>
                                    <w:noProof/>
                                    <w:color w:val="000000" w:themeColor="text1"/>
                                    <w:kern w:val="24"/>
                                    <w:sz w:val="20"/>
                                    <w:szCs w:val="20"/>
                                  </w:rPr>
                                  <w:t xml:space="preserve"> </w:t>
                                </w:r>
                                <w:r w:rsidR="009423DD">
                                  <w:rPr>
                                    <w:color w:val="000000" w:themeColor="text1"/>
                                    <w:kern w:val="24"/>
                                    <w:sz w:val="20"/>
                                    <w:szCs w:val="20"/>
                                  </w:rPr>
                                  <w:t>routine.</w:t>
                                </w:r>
                              </w:p>
                            </w:txbxContent>
                          </wps:txbx>
                          <wps:bodyPr wrap="square" rtlCol="0">
                            <a:spAutoFit/>
                          </wps:bodyPr>
                        </wps:wsp>
                      </wpg:grpSp>
                      <wpg:grpSp>
                        <wpg:cNvPr id="365" name="Group 365"/>
                        <wpg:cNvGrpSpPr/>
                        <wpg:grpSpPr>
                          <a:xfrm>
                            <a:off x="1392240" y="265906"/>
                            <a:ext cx="892175" cy="368300"/>
                            <a:chOff x="1392239" y="265906"/>
                            <a:chExt cx="952894" cy="368300"/>
                          </a:xfrm>
                        </wpg:grpSpPr>
                        <wps:wsp>
                          <wps:cNvPr id="366" name="Rectangle 366"/>
                          <wps:cNvSpPr/>
                          <wps:spPr>
                            <a:xfrm>
                              <a:off x="1483740" y="272256"/>
                              <a:ext cx="744400" cy="361950"/>
                            </a:xfrm>
                            <a:prstGeom prst="rect">
                              <a:avLst/>
                            </a:prstGeom>
                            <a:solidFill>
                              <a:schemeClr val="accent6">
                                <a:lumMod val="60000"/>
                                <a:lumOff val="40000"/>
                              </a:schemeClr>
                            </a:solidFill>
                            <a:ln>
                              <a:solidFill>
                                <a:schemeClr val="accent6">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7" name="TextBox 32"/>
                          <wps:cNvSpPr txBox="1"/>
                          <wps:spPr>
                            <a:xfrm>
                              <a:off x="1392239" y="265906"/>
                              <a:ext cx="952894" cy="354330"/>
                            </a:xfrm>
                            <a:prstGeom prst="rect">
                              <a:avLst/>
                            </a:prstGeom>
                            <a:noFill/>
                          </wps:spPr>
                          <wps:txbx>
                            <w:txbxContent>
                              <w:p w14:paraId="0FEAC2D2" w14:textId="77777777" w:rsidR="009423DD" w:rsidRDefault="009423DD" w:rsidP="009423DD">
                                <w:pPr>
                                  <w:pStyle w:val="NormalWeb"/>
                                  <w:spacing w:before="0" w:beforeAutospacing="0" w:after="0" w:afterAutospacing="0"/>
                                </w:pPr>
                                <w:r>
                                  <w:rPr>
                                    <w:color w:val="000000" w:themeColor="text1"/>
                                    <w:kern w:val="24"/>
                                    <w:sz w:val="36"/>
                                    <w:szCs w:val="36"/>
                                  </w:rPr>
                                  <w:t>159243</w:t>
                                </w:r>
                              </w:p>
                            </w:txbxContent>
                          </wps:txbx>
                          <wps:bodyPr wrap="square" rtlCol="0">
                            <a:spAutoFit/>
                          </wps:bodyPr>
                        </wps:wsp>
                      </wpg:grpSp>
                    </wpg:wgp>
                  </a:graphicData>
                </a:graphic>
              </wp:anchor>
            </w:drawing>
          </mc:Choice>
          <mc:Fallback>
            <w:pict>
              <v:group w14:anchorId="33008D04" id="Group 35" o:spid="_x0000_s1209" style="position:absolute;left:0;text-align:left;margin-left:123.85pt;margin-top:226.75pt;width:261pt;height:249pt;z-index:251753472" coordsize="33147,31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">
                <v:group id="Group 356" o:spid="_x0000_s1210" style="position:absolute;width:33147;height:31623" coordsize="33147,3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Picture 357" o:spid="_x0000_s1211" type="#_x0000_t75" style="position:absolute;left:1027;top:1040;width:31772;height:25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">
                    <v:imagedata r:id="rId53" o:title="" croptop="5479f" cropbottom="2074f" cropleft="4061f" cropright="5053f"/>
                  </v:shape>
                  <v:group id="Group 358" o:spid="_x0000_s1212" style="position:absolute;left:23513;top:6929;width:8204;height:4495" coordorigin="23513,6929" coordsize="8204,4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rect id="Rectangle 359" o:spid="_x0000_s1213" style="position:absolute;left:23655;top:7162;width:7594;height:4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" fillcolor="#ffd966 [1943]" strokecolor="#747070 [1614]" strokeweight="1pt">
                      <v:fill opacity="43176f"/>
                    </v:rect>
                    <v:shape id="TextBox 18" o:spid="_x0000_s1214" type="#_x0000_t202" style="position:absolute;left:23513;top:6929;width:8204;height:4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" filled="f" stroked="f">
                      <v:textbox style="mso-fit-shape-to-text:t">
                        <w:txbxContent>
                          <w:p w14:paraId="1AA05D50" w14:textId="77777777" w:rsidR="009423DD" w:rsidRDefault="009423DD" w:rsidP="009423DD">
                            <w:pPr>
                              <w:pStyle w:val="NormalWeb"/>
                              <w:spacing w:before="0" w:beforeAutospacing="0" w:after="0" w:afterAutospacing="0"/>
                              <w:jc w:val="center"/>
                            </w:pPr>
                            <w:r>
                              <w:rPr>
                                <w:color w:val="000000" w:themeColor="text1"/>
                                <w:kern w:val="24"/>
                                <w:sz w:val="22"/>
                                <w:szCs w:val="22"/>
                              </w:rPr>
                              <w:t>t=801.7 ms</w:t>
                            </w:r>
                          </w:p>
                          <w:p w14:paraId="15289950" w14:textId="77777777" w:rsidR="009423DD" w:rsidRDefault="009423DD" w:rsidP="009423DD">
                            <w:pPr>
                              <w:pStyle w:val="NormalWeb"/>
                              <w:spacing w:before="0" w:beforeAutospacing="0" w:after="0" w:afterAutospacing="0"/>
                              <w:jc w:val="center"/>
                            </w:pPr>
                            <w:r>
                              <w:rPr>
                                <w:color w:val="000000" w:themeColor="text1"/>
                                <w:kern w:val="24"/>
                                <w:sz w:val="22"/>
                                <w:szCs w:val="22"/>
                              </w:rPr>
                              <w:t>f=85.9 kHz</w:t>
                            </w:r>
                          </w:p>
                        </w:txbxContent>
                      </v:textbox>
                    </v:shape>
                  </v:group>
                  <v:shape id="Straight Arrow Connector 361" o:spid="_x0000_s1215" type="#_x0000_t32" style="position:absolute;left:22256;top:11874;width:2890;height:7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" strokecolor="black [3213]" strokeweight="1.25pt">
                    <v:stroke endarrow="block" joinstyle="miter"/>
                    <o:lock v:ext="edit" shapetype="f"/>
                  </v:shape>
                  <v:rect id="Rectangle 362" o:spid="_x0000_s1216" style="position:absolute;left:381;width:32766;height:31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" filled="f" strokecolor="black [3213]" strokeweight="1pt"/>
                  <v:line id="Straight Connector 363" o:spid="_x0000_s1217" style="position:absolute;visibility:visible;mso-wrap-style:square" from="317,26352" to="33147,26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" strokecolor="black [3213]" strokeweight="1pt">
                    <v:stroke joinstyle="miter"/>
                  </v:line>
                  <v:shape id="TextBox 30" o:spid="_x0000_s1218" type="#_x0000_t202" style="position:absolute;top:26223;width:32766;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58EC3DDE" w14:textId="02E24DE1" w:rsidR="009423DD" w:rsidRDefault="004936E1" w:rsidP="009423DD">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374A94">
                            <w:rPr>
                              <w:noProof/>
                              <w:color w:val="000000" w:themeColor="text1"/>
                              <w:kern w:val="24"/>
                              <w:sz w:val="20"/>
                              <w:szCs w:val="20"/>
                            </w:rPr>
                            <w:t>19</w:t>
                          </w:r>
                          <w:r>
                            <w:rPr>
                              <w:color w:val="000000" w:themeColor="text1"/>
                              <w:kern w:val="24"/>
                              <w:sz w:val="20"/>
                              <w:szCs w:val="20"/>
                            </w:rPr>
                            <w:fldChar w:fldCharType="end"/>
                          </w:r>
                          <w:r w:rsidR="009423DD">
                            <w:rPr>
                              <w:color w:val="000000" w:themeColor="text1"/>
                              <w:kern w:val="24"/>
                              <w:sz w:val="20"/>
                              <w:szCs w:val="20"/>
                            </w:rPr>
                            <w:t xml:space="preserve">. Top left: Amplitude vs. probe position. Bottom left: Phase vs. probe position. Right: Raw spectrogram of shot 159243. Output of </w:t>
                          </w:r>
                          <w:r w:rsidR="009423DD">
                            <w:rPr>
                              <w:i/>
                              <w:iCs/>
                              <w:noProof/>
                              <w:color w:val="000000" w:themeColor="text1"/>
                              <w:kern w:val="24"/>
                              <w:sz w:val="20"/>
                              <w:szCs w:val="20"/>
                            </w:rPr>
                            <w:t>Analysis.plot_diagnostics</w:t>
                          </w:r>
                          <w:r w:rsidR="009423DD">
                            <w:rPr>
                              <w:noProof/>
                              <w:color w:val="000000" w:themeColor="text1"/>
                              <w:kern w:val="24"/>
                              <w:sz w:val="20"/>
                              <w:szCs w:val="20"/>
                            </w:rPr>
                            <w:t xml:space="preserve"> </w:t>
                          </w:r>
                          <w:r w:rsidR="009423DD">
                            <w:rPr>
                              <w:color w:val="000000" w:themeColor="text1"/>
                              <w:kern w:val="24"/>
                              <w:sz w:val="20"/>
                              <w:szCs w:val="20"/>
                            </w:rPr>
                            <w:t>routine.</w:t>
                          </w:r>
                        </w:p>
                      </w:txbxContent>
                    </v:textbox>
                  </v:shape>
                </v:group>
                <v:group id="Group 365" o:spid="_x0000_s1219" style="position:absolute;left:13922;top:2659;width:8922;height:3683" coordorigin="13922,2659" coordsize="9528,3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rect id="Rectangle 366" o:spid="_x0000_s1220" style="position:absolute;left:14837;top:2722;width:7444;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" fillcolor="#a8d08d [1945]" strokecolor="#c5e0b3 [1305]" strokeweight="1pt"/>
                  <v:shape id="TextBox 32" o:spid="_x0000_s1221" type="#_x0000_t202" style="position:absolute;left:13922;top:2659;width:952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" filled="f" stroked="f">
                    <v:textbox style="mso-fit-shape-to-text:t">
                      <w:txbxContent>
                        <w:p w14:paraId="0FEAC2D2" w14:textId="77777777" w:rsidR="009423DD" w:rsidRDefault="009423DD" w:rsidP="009423DD">
                          <w:pPr>
                            <w:pStyle w:val="NormalWeb"/>
                            <w:spacing w:before="0" w:beforeAutospacing="0" w:after="0" w:afterAutospacing="0"/>
                          </w:pPr>
                          <w:r>
                            <w:rPr>
                              <w:color w:val="000000" w:themeColor="text1"/>
                              <w:kern w:val="24"/>
                              <w:sz w:val="36"/>
                              <w:szCs w:val="36"/>
                            </w:rPr>
                            <w:t>159243</w:t>
                          </w:r>
                        </w:p>
                      </w:txbxContent>
                    </v:textbox>
                  </v:shape>
                </v:group>
              </v:group>
            </w:pict>
          </mc:Fallback>
        </mc:AlternateContent>
      </w:r>
    </w:p>
    <w:sectPr w:rsidR="009423DD">
      <w:headerReference w:type="default" r:id="rId54"/>
      <w:footerReference w:type="defaul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5556DF" w:rsidRDefault="005556DF" w:rsidP="00D17C1D">
      <w:pPr>
        <w:spacing w:after="0" w:line="240" w:lineRule="auto"/>
      </w:pPr>
      <w:r>
        <w:separator/>
      </w:r>
    </w:p>
  </w:endnote>
  <w:endnote w:type="continuationSeparator" w:id="0">
    <w:p w14:paraId="260CA814" w14:textId="77777777" w:rsidR="005556DF" w:rsidRDefault="005556DF"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5F14F7B4" w:rsidR="005556DF" w:rsidRDefault="005556DF"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74A94">
          <w:rPr>
            <w:noProof/>
          </w:rPr>
          <w:t>14</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5556DF" w:rsidRDefault="005556DF" w:rsidP="00D17C1D">
      <w:pPr>
        <w:spacing w:after="0" w:line="240" w:lineRule="auto"/>
      </w:pPr>
      <w:r>
        <w:separator/>
      </w:r>
    </w:p>
  </w:footnote>
  <w:footnote w:type="continuationSeparator" w:id="0">
    <w:p w14:paraId="1E5BC5B7" w14:textId="77777777" w:rsidR="005556DF" w:rsidRDefault="005556DF"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5556DF" w:rsidRPr="0071223D" w14:paraId="2982494C" w14:textId="77777777" w:rsidTr="00C86AC3">
      <w:tc>
        <w:tcPr>
          <w:tcW w:w="1620" w:type="dxa"/>
          <w:tcBorders>
            <w:bottom w:val="single" w:sz="18" w:space="0" w:color="auto"/>
          </w:tcBorders>
        </w:tcPr>
        <w:p w14:paraId="1E951C2A" w14:textId="4657015B" w:rsidR="005556DF" w:rsidRPr="0071223D" w:rsidRDefault="005556DF"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5556DF" w:rsidRPr="0071223D" w:rsidRDefault="005556DF"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5556DF" w:rsidRPr="0071223D" w:rsidRDefault="005556DF"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5556DF" w:rsidRPr="0071223D" w:rsidRDefault="005556DF"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5556DF" w:rsidRPr="0071223D" w:rsidRDefault="005556DF"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dirty" w:grammar="dirty"/>
  <w:defaultTabStop w:val="720"/>
  <w:drawingGridHorizontalSpacing w:val="187"/>
  <w:drawingGridVerticalSpacing w:val="187"/>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14A5"/>
    <w:rsid w:val="000023C0"/>
    <w:rsid w:val="00013EC8"/>
    <w:rsid w:val="00016DB3"/>
    <w:rsid w:val="0003760D"/>
    <w:rsid w:val="00037B7F"/>
    <w:rsid w:val="0004173A"/>
    <w:rsid w:val="0005094F"/>
    <w:rsid w:val="000738D0"/>
    <w:rsid w:val="00080082"/>
    <w:rsid w:val="00084783"/>
    <w:rsid w:val="000967C1"/>
    <w:rsid w:val="000A3F42"/>
    <w:rsid w:val="000A67B6"/>
    <w:rsid w:val="000B0865"/>
    <w:rsid w:val="000D441F"/>
    <w:rsid w:val="000D6EE4"/>
    <w:rsid w:val="000E0F13"/>
    <w:rsid w:val="000E2456"/>
    <w:rsid w:val="000F4FC6"/>
    <w:rsid w:val="000F6757"/>
    <w:rsid w:val="00106E22"/>
    <w:rsid w:val="00120DE8"/>
    <w:rsid w:val="00125BF2"/>
    <w:rsid w:val="00135871"/>
    <w:rsid w:val="00146F29"/>
    <w:rsid w:val="00160790"/>
    <w:rsid w:val="00161475"/>
    <w:rsid w:val="00164330"/>
    <w:rsid w:val="00177580"/>
    <w:rsid w:val="0018724A"/>
    <w:rsid w:val="001A0528"/>
    <w:rsid w:val="001A3515"/>
    <w:rsid w:val="001B169F"/>
    <w:rsid w:val="001B5E30"/>
    <w:rsid w:val="001C0D2B"/>
    <w:rsid w:val="001C4FFB"/>
    <w:rsid w:val="001C6B18"/>
    <w:rsid w:val="001C711F"/>
    <w:rsid w:val="001D0861"/>
    <w:rsid w:val="001D0FCF"/>
    <w:rsid w:val="001D165E"/>
    <w:rsid w:val="001E20AF"/>
    <w:rsid w:val="00204148"/>
    <w:rsid w:val="00210B4D"/>
    <w:rsid w:val="00217481"/>
    <w:rsid w:val="0023558C"/>
    <w:rsid w:val="00241B8D"/>
    <w:rsid w:val="00251902"/>
    <w:rsid w:val="002626D7"/>
    <w:rsid w:val="0026286E"/>
    <w:rsid w:val="002675C7"/>
    <w:rsid w:val="002730F0"/>
    <w:rsid w:val="00283CB2"/>
    <w:rsid w:val="002A5E8B"/>
    <w:rsid w:val="002B23F7"/>
    <w:rsid w:val="002B56C6"/>
    <w:rsid w:val="002B7D4D"/>
    <w:rsid w:val="002D5F86"/>
    <w:rsid w:val="002D7913"/>
    <w:rsid w:val="002E391B"/>
    <w:rsid w:val="002E541E"/>
    <w:rsid w:val="002E7383"/>
    <w:rsid w:val="002F5BE4"/>
    <w:rsid w:val="002F5C47"/>
    <w:rsid w:val="00346280"/>
    <w:rsid w:val="003559A5"/>
    <w:rsid w:val="0037072D"/>
    <w:rsid w:val="00374A94"/>
    <w:rsid w:val="00387399"/>
    <w:rsid w:val="00394980"/>
    <w:rsid w:val="003A6271"/>
    <w:rsid w:val="003C5B44"/>
    <w:rsid w:val="003E061C"/>
    <w:rsid w:val="003E0B55"/>
    <w:rsid w:val="003E17B7"/>
    <w:rsid w:val="003E5946"/>
    <w:rsid w:val="003E5A58"/>
    <w:rsid w:val="003E7F96"/>
    <w:rsid w:val="003F02CB"/>
    <w:rsid w:val="003F1091"/>
    <w:rsid w:val="003F63BA"/>
    <w:rsid w:val="00406371"/>
    <w:rsid w:val="00413290"/>
    <w:rsid w:val="00414B9B"/>
    <w:rsid w:val="00421C98"/>
    <w:rsid w:val="004220EF"/>
    <w:rsid w:val="004270E1"/>
    <w:rsid w:val="0043134D"/>
    <w:rsid w:val="00432ED6"/>
    <w:rsid w:val="004452EC"/>
    <w:rsid w:val="00461893"/>
    <w:rsid w:val="0046404A"/>
    <w:rsid w:val="00465E8F"/>
    <w:rsid w:val="00482FC8"/>
    <w:rsid w:val="00492D94"/>
    <w:rsid w:val="004936E1"/>
    <w:rsid w:val="004B50CE"/>
    <w:rsid w:val="004B63DA"/>
    <w:rsid w:val="004B6729"/>
    <w:rsid w:val="004C1D14"/>
    <w:rsid w:val="004C2FED"/>
    <w:rsid w:val="004C7D32"/>
    <w:rsid w:val="004D0332"/>
    <w:rsid w:val="004D056F"/>
    <w:rsid w:val="004F3605"/>
    <w:rsid w:val="00500A7E"/>
    <w:rsid w:val="00502931"/>
    <w:rsid w:val="005202CB"/>
    <w:rsid w:val="005212A1"/>
    <w:rsid w:val="00524B57"/>
    <w:rsid w:val="005342F7"/>
    <w:rsid w:val="00547824"/>
    <w:rsid w:val="0055156F"/>
    <w:rsid w:val="005533F1"/>
    <w:rsid w:val="005538DE"/>
    <w:rsid w:val="005556DF"/>
    <w:rsid w:val="005613FA"/>
    <w:rsid w:val="00561D79"/>
    <w:rsid w:val="00573826"/>
    <w:rsid w:val="00583F5B"/>
    <w:rsid w:val="005A5C2F"/>
    <w:rsid w:val="005A6381"/>
    <w:rsid w:val="005B758F"/>
    <w:rsid w:val="005C6425"/>
    <w:rsid w:val="005D1EF2"/>
    <w:rsid w:val="005D5634"/>
    <w:rsid w:val="005D7DAC"/>
    <w:rsid w:val="005F1DDA"/>
    <w:rsid w:val="006078DD"/>
    <w:rsid w:val="00627AE5"/>
    <w:rsid w:val="006336D5"/>
    <w:rsid w:val="00641E75"/>
    <w:rsid w:val="00650275"/>
    <w:rsid w:val="0067551B"/>
    <w:rsid w:val="00675BF5"/>
    <w:rsid w:val="00693205"/>
    <w:rsid w:val="006B5854"/>
    <w:rsid w:val="006B7B3A"/>
    <w:rsid w:val="006C009F"/>
    <w:rsid w:val="006C4153"/>
    <w:rsid w:val="006C55D9"/>
    <w:rsid w:val="006C7E44"/>
    <w:rsid w:val="006D3C6F"/>
    <w:rsid w:val="006D5B9D"/>
    <w:rsid w:val="006E2DF9"/>
    <w:rsid w:val="006E3638"/>
    <w:rsid w:val="006F2263"/>
    <w:rsid w:val="007001B6"/>
    <w:rsid w:val="00711C05"/>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647C"/>
    <w:rsid w:val="007E72FB"/>
    <w:rsid w:val="007F0969"/>
    <w:rsid w:val="007F0FB2"/>
    <w:rsid w:val="007F4369"/>
    <w:rsid w:val="007F70A0"/>
    <w:rsid w:val="00815827"/>
    <w:rsid w:val="00821E35"/>
    <w:rsid w:val="00825DDF"/>
    <w:rsid w:val="00840A20"/>
    <w:rsid w:val="008515AC"/>
    <w:rsid w:val="00855144"/>
    <w:rsid w:val="008573F3"/>
    <w:rsid w:val="0086070F"/>
    <w:rsid w:val="00865E9D"/>
    <w:rsid w:val="00890CCE"/>
    <w:rsid w:val="0089346F"/>
    <w:rsid w:val="008955E5"/>
    <w:rsid w:val="008C3251"/>
    <w:rsid w:val="008D7B90"/>
    <w:rsid w:val="008E064D"/>
    <w:rsid w:val="008E4200"/>
    <w:rsid w:val="008F13A5"/>
    <w:rsid w:val="00907DF5"/>
    <w:rsid w:val="00915C9D"/>
    <w:rsid w:val="00920D45"/>
    <w:rsid w:val="009423DD"/>
    <w:rsid w:val="00942A30"/>
    <w:rsid w:val="009457E3"/>
    <w:rsid w:val="009542E1"/>
    <w:rsid w:val="0097021D"/>
    <w:rsid w:val="00980EDE"/>
    <w:rsid w:val="00991BE4"/>
    <w:rsid w:val="009974F3"/>
    <w:rsid w:val="009A1092"/>
    <w:rsid w:val="009A3401"/>
    <w:rsid w:val="009B166F"/>
    <w:rsid w:val="009E6548"/>
    <w:rsid w:val="00A01C16"/>
    <w:rsid w:val="00A071D8"/>
    <w:rsid w:val="00A15E22"/>
    <w:rsid w:val="00A167CD"/>
    <w:rsid w:val="00A2080F"/>
    <w:rsid w:val="00A23C66"/>
    <w:rsid w:val="00A24F87"/>
    <w:rsid w:val="00A4207C"/>
    <w:rsid w:val="00A442EA"/>
    <w:rsid w:val="00A44C22"/>
    <w:rsid w:val="00A6271A"/>
    <w:rsid w:val="00A94994"/>
    <w:rsid w:val="00AA1A14"/>
    <w:rsid w:val="00AA4D21"/>
    <w:rsid w:val="00AA52AC"/>
    <w:rsid w:val="00AE248A"/>
    <w:rsid w:val="00AE4126"/>
    <w:rsid w:val="00AF05C8"/>
    <w:rsid w:val="00B034C6"/>
    <w:rsid w:val="00B078CD"/>
    <w:rsid w:val="00B12F01"/>
    <w:rsid w:val="00B21774"/>
    <w:rsid w:val="00B2357D"/>
    <w:rsid w:val="00B26F7D"/>
    <w:rsid w:val="00B40E27"/>
    <w:rsid w:val="00B41AB5"/>
    <w:rsid w:val="00B53FE0"/>
    <w:rsid w:val="00B617AE"/>
    <w:rsid w:val="00B62A5E"/>
    <w:rsid w:val="00B657CE"/>
    <w:rsid w:val="00B72859"/>
    <w:rsid w:val="00B8028F"/>
    <w:rsid w:val="00B8057A"/>
    <w:rsid w:val="00B807A4"/>
    <w:rsid w:val="00B9384F"/>
    <w:rsid w:val="00BA0C27"/>
    <w:rsid w:val="00BA1D55"/>
    <w:rsid w:val="00BB129D"/>
    <w:rsid w:val="00BC1B1E"/>
    <w:rsid w:val="00BC3A59"/>
    <w:rsid w:val="00BC4747"/>
    <w:rsid w:val="00BC7DA6"/>
    <w:rsid w:val="00BD15AF"/>
    <w:rsid w:val="00BD689A"/>
    <w:rsid w:val="00BE6493"/>
    <w:rsid w:val="00C0406B"/>
    <w:rsid w:val="00C11194"/>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C06D1"/>
    <w:rsid w:val="00CD4BE7"/>
    <w:rsid w:val="00CE7C38"/>
    <w:rsid w:val="00CF0DFD"/>
    <w:rsid w:val="00CF3578"/>
    <w:rsid w:val="00CF75FD"/>
    <w:rsid w:val="00D064CF"/>
    <w:rsid w:val="00D126A6"/>
    <w:rsid w:val="00D1582B"/>
    <w:rsid w:val="00D15E08"/>
    <w:rsid w:val="00D17C1D"/>
    <w:rsid w:val="00D3120A"/>
    <w:rsid w:val="00D35FCA"/>
    <w:rsid w:val="00D44A42"/>
    <w:rsid w:val="00D45C6D"/>
    <w:rsid w:val="00D46B7F"/>
    <w:rsid w:val="00D63D19"/>
    <w:rsid w:val="00D6676D"/>
    <w:rsid w:val="00D66DDD"/>
    <w:rsid w:val="00D843E0"/>
    <w:rsid w:val="00D90501"/>
    <w:rsid w:val="00D91C4C"/>
    <w:rsid w:val="00D92D32"/>
    <w:rsid w:val="00DB5191"/>
    <w:rsid w:val="00DB6C80"/>
    <w:rsid w:val="00DC02A4"/>
    <w:rsid w:val="00DD27E0"/>
    <w:rsid w:val="00DD6BF9"/>
    <w:rsid w:val="00DF0D93"/>
    <w:rsid w:val="00E1352B"/>
    <w:rsid w:val="00E20808"/>
    <w:rsid w:val="00E226EC"/>
    <w:rsid w:val="00E35977"/>
    <w:rsid w:val="00E65603"/>
    <w:rsid w:val="00E65B85"/>
    <w:rsid w:val="00E74192"/>
    <w:rsid w:val="00EA6303"/>
    <w:rsid w:val="00EB07FC"/>
    <w:rsid w:val="00EB66D5"/>
    <w:rsid w:val="00EC4EF1"/>
    <w:rsid w:val="00ED0E01"/>
    <w:rsid w:val="00ED0E6A"/>
    <w:rsid w:val="00ED5080"/>
    <w:rsid w:val="00ED5A62"/>
    <w:rsid w:val="00ED698C"/>
    <w:rsid w:val="00EF6AFB"/>
    <w:rsid w:val="00F14A48"/>
    <w:rsid w:val="00F225BC"/>
    <w:rsid w:val="00F2420C"/>
    <w:rsid w:val="00F709C1"/>
    <w:rsid w:val="00F728DC"/>
    <w:rsid w:val="00F81D59"/>
    <w:rsid w:val="00F862BA"/>
    <w:rsid w:val="00F87811"/>
    <w:rsid w:val="00F90D35"/>
    <w:rsid w:val="00F921FD"/>
    <w:rsid w:val="00F96D5F"/>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786705694">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github.com/SyntaxVoid/PyFusionDIIID/blob/master/pyfusion/DataminingExample.py" TargetMode="External"/><Relationship Id="rId50" Type="http://schemas.openxmlformats.org/officeDocument/2006/relationships/image" Target="media/image41.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github.com/SyntaxVoid/PyFusionDIIID/blob/master/Writing/ClusteringExample.py" TargetMode="External"/><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D2925-F38C-410C-9918-DCCEDB181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7</Pages>
  <Words>6274</Words>
  <Characters>3576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4</cp:revision>
  <cp:lastPrinted>2017-05-30T08:24:00Z</cp:lastPrinted>
  <dcterms:created xsi:type="dcterms:W3CDTF">2017-05-29T22:29:00Z</dcterms:created>
  <dcterms:modified xsi:type="dcterms:W3CDTF">2017-05-3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